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B3B403" w14:textId="77777777" w:rsidR="003444DD" w:rsidRPr="00D23C26" w:rsidRDefault="003444DD" w:rsidP="003444DD">
      <w:pPr>
        <w:rPr>
          <w:rFonts w:ascii="Arial" w:eastAsiaTheme="minorHAnsi" w:hAnsi="Arial" w:cs="Arial"/>
          <w:b/>
          <w:bCs/>
          <w:sz w:val="32"/>
          <w:szCs w:val="32"/>
        </w:rPr>
      </w:pPr>
      <w:r w:rsidRPr="00D23C26">
        <w:rPr>
          <w:rFonts w:ascii="Arial" w:eastAsiaTheme="minorHAnsi" w:hAnsi="Arial" w:cs="Arial"/>
          <w:b/>
          <w:bCs/>
          <w:sz w:val="32"/>
          <w:szCs w:val="32"/>
        </w:rPr>
        <w:t>Appendix A. Literature Review Extraction Table</w:t>
      </w:r>
    </w:p>
    <w:p w14:paraId="1B0DA88A" w14:textId="77777777" w:rsidR="003444DD" w:rsidRDefault="003444DD" w:rsidP="003444DD">
      <w:pPr>
        <w:rPr>
          <w:rFonts w:ascii="Arial" w:hAnsi="Arial" w:cs="Arial"/>
          <w:b/>
          <w:bCs/>
          <w:sz w:val="22"/>
          <w:szCs w:val="22"/>
        </w:rPr>
      </w:pPr>
    </w:p>
    <w:p w14:paraId="76077A9D" w14:textId="77777777" w:rsidR="003444DD" w:rsidRPr="00E4366E" w:rsidRDefault="003444DD" w:rsidP="003444DD">
      <w:pPr>
        <w:rPr>
          <w:rFonts w:ascii="Arial" w:hAnsi="Arial" w:cs="Arial"/>
          <w:sz w:val="20"/>
          <w:szCs w:val="20"/>
          <w:lang w:val="en-CA"/>
        </w:rPr>
      </w:pPr>
      <w:r w:rsidRPr="00E4366E">
        <w:rPr>
          <w:rFonts w:ascii="Arial" w:hAnsi="Arial" w:cs="Arial"/>
          <w:sz w:val="20"/>
          <w:szCs w:val="20"/>
          <w:lang w:val="en-CA"/>
        </w:rPr>
        <w:t xml:space="preserve">A structured literature review was conducted in PubMed and Google Scholar for articles published in English between January 2016 and June 15, 2021 (date of search). This search was complemented by </w:t>
      </w:r>
      <w:r>
        <w:rPr>
          <w:rFonts w:ascii="Arial" w:hAnsi="Arial" w:cs="Arial"/>
          <w:sz w:val="20"/>
          <w:szCs w:val="20"/>
          <w:lang w:val="en-CA"/>
        </w:rPr>
        <w:t xml:space="preserve">searches of publications from </w:t>
      </w:r>
      <w:r w:rsidRPr="00E4366E">
        <w:rPr>
          <w:rFonts w:ascii="Arial" w:hAnsi="Arial" w:cs="Arial"/>
          <w:bCs/>
          <w:sz w:val="20"/>
          <w:szCs w:val="20"/>
        </w:rPr>
        <w:t xml:space="preserve">relevant organizations </w:t>
      </w:r>
      <w:r>
        <w:rPr>
          <w:rFonts w:ascii="Arial" w:hAnsi="Arial" w:cs="Arial"/>
          <w:bCs/>
          <w:sz w:val="20"/>
          <w:szCs w:val="20"/>
        </w:rPr>
        <w:t>and reference lists</w:t>
      </w:r>
      <w:r w:rsidRPr="00E4366E">
        <w:rPr>
          <w:rFonts w:ascii="Arial" w:hAnsi="Arial" w:cs="Arial"/>
          <w:bCs/>
          <w:sz w:val="20"/>
          <w:szCs w:val="20"/>
        </w:rPr>
        <w:t xml:space="preserve">. </w:t>
      </w:r>
      <w:r w:rsidRPr="00E4366E">
        <w:rPr>
          <w:rFonts w:ascii="Arial" w:hAnsi="Arial" w:cs="Arial"/>
          <w:sz w:val="20"/>
          <w:szCs w:val="20"/>
          <w:lang w:val="en-CA"/>
        </w:rPr>
        <w:t>The following search terms were used:</w:t>
      </w:r>
    </w:p>
    <w:p w14:paraId="17F7D9FD" w14:textId="77777777" w:rsidR="003444DD" w:rsidRDefault="003444DD" w:rsidP="003444DD">
      <w:pPr>
        <w:pStyle w:val="ListParagraph"/>
        <w:numPr>
          <w:ilvl w:val="0"/>
          <w:numId w:val="1"/>
        </w:numPr>
        <w:ind w:left="1080"/>
        <w:rPr>
          <w:rFonts w:ascii="Arial" w:hAnsi="Arial" w:cs="Arial"/>
          <w:sz w:val="20"/>
          <w:szCs w:val="20"/>
          <w:lang w:val="en-CA"/>
        </w:rPr>
      </w:pPr>
      <w:r>
        <w:rPr>
          <w:rFonts w:ascii="Arial" w:hAnsi="Arial" w:cs="Arial"/>
          <w:sz w:val="20"/>
          <w:szCs w:val="20"/>
          <w:lang w:val="en-CA"/>
        </w:rPr>
        <w:t>(</w:t>
      </w:r>
      <w:r w:rsidRPr="009D5FE7">
        <w:rPr>
          <w:rFonts w:ascii="Arial" w:hAnsi="Arial" w:cs="Arial"/>
          <w:sz w:val="20"/>
          <w:szCs w:val="20"/>
          <w:lang w:val="en-CA"/>
        </w:rPr>
        <w:t xml:space="preserve">thrombos* OR thrombocytopenia OR thrombot*) AND (ICD OR claim* or </w:t>
      </w:r>
      <w:r>
        <w:rPr>
          <w:rFonts w:ascii="Arial" w:hAnsi="Arial" w:cs="Arial"/>
          <w:sz w:val="20"/>
          <w:szCs w:val="20"/>
          <w:lang w:val="en-CA"/>
        </w:rPr>
        <w:t xml:space="preserve">positive predictive value OR </w:t>
      </w:r>
      <w:r w:rsidRPr="009D5FE7">
        <w:rPr>
          <w:rFonts w:ascii="Arial" w:hAnsi="Arial" w:cs="Arial"/>
          <w:sz w:val="20"/>
          <w:szCs w:val="20"/>
          <w:lang w:val="en-CA"/>
        </w:rPr>
        <w:t>PPV OR valid*)</w:t>
      </w:r>
    </w:p>
    <w:p w14:paraId="1A72899E" w14:textId="77777777" w:rsidR="003444DD" w:rsidRDefault="003444DD" w:rsidP="003444DD">
      <w:pPr>
        <w:rPr>
          <w:rFonts w:ascii="Arial" w:hAnsi="Arial" w:cs="Arial"/>
          <w:sz w:val="20"/>
          <w:szCs w:val="20"/>
        </w:rPr>
      </w:pPr>
    </w:p>
    <w:p w14:paraId="3716298C" w14:textId="4BCC5B8C" w:rsidR="003444DD" w:rsidRDefault="003444DD" w:rsidP="003444DD">
      <w:pPr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Two validation</w:t>
      </w:r>
      <w:r w:rsidRPr="00E4366E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studies of particular relevance were identified,</w: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kbGV5PC9BdXRob3I+PFllYXI+MjAyMDwvWWVhcj48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</w:fldData>
        </w:fldChar>
      </w:r>
      <w:r>
        <w:rPr>
          <w:rFonts w:ascii="Arial" w:hAnsi="Arial" w:cs="Arial"/>
          <w:sz w:val="20"/>
          <w:szCs w:val="20"/>
        </w:rPr>
        <w:instrText xml:space="preserve"> ADDIN EN.CITE </w:instrTex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kbGV5PC9BdXRob3I+PFllYXI+MjAyMDwvWWVhcj48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</w:fldData>
        </w:fldChar>
      </w:r>
      <w:r>
        <w:rPr>
          <w:rFonts w:ascii="Arial" w:hAnsi="Arial" w:cs="Arial"/>
          <w:sz w:val="20"/>
          <w:szCs w:val="20"/>
        </w:rPr>
        <w:instrText xml:space="preserve"> ADDIN EN.CITE.DATA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 w:rsidRPr="003444DD">
        <w:rPr>
          <w:rFonts w:ascii="Arial" w:hAnsi="Arial" w:cs="Arial"/>
          <w:noProof/>
          <w:sz w:val="20"/>
          <w:szCs w:val="20"/>
          <w:vertAlign w:val="superscript"/>
        </w:rPr>
        <w:t>1,2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 xml:space="preserve"> while additional studies using claims data to identify thrombosis and thrombocytopenia are summarized in </w:t>
      </w:r>
      <w:r>
        <w:rPr>
          <w:rFonts w:ascii="Arial" w:hAnsi="Arial" w:cs="Arial"/>
          <w:b/>
          <w:bCs/>
          <w:sz w:val="20"/>
          <w:szCs w:val="20"/>
        </w:rPr>
        <w:t>Table A1</w:t>
      </w:r>
      <w:r w:rsidRPr="00E4366E">
        <w:rPr>
          <w:rFonts w:ascii="Arial" w:hAnsi="Arial" w:cs="Arial"/>
          <w:sz w:val="20"/>
          <w:szCs w:val="20"/>
        </w:rPr>
        <w:t xml:space="preserve">. </w:t>
      </w:r>
      <w:r w:rsidRPr="00E4366E">
        <w:rPr>
          <w:rFonts w:ascii="Arial" w:hAnsi="Arial" w:cs="Arial"/>
          <w:bCs/>
          <w:sz w:val="20"/>
          <w:szCs w:val="20"/>
        </w:rPr>
        <w:t>Liberman and colleagues</w:t>
      </w:r>
      <w:r>
        <w:rPr>
          <w:rFonts w:ascii="Arial" w:hAnsi="Arial" w:cs="Arial"/>
          <w:bCs/>
          <w:sz w:val="20"/>
          <w:szCs w:val="20"/>
        </w:rPr>
        <w:t xml:space="preserve"> used ICD-9 codes 325.0, 437.6, and 671.5 to identify patients with cerebral venous thrombosis (n=111), reporting a positive predictive value (PPV) of 83.8% (95% CI </w:t>
      </w:r>
      <w:r w:rsidRPr="00BA154A">
        <w:rPr>
          <w:rFonts w:ascii="Arial" w:hAnsi="Arial" w:cs="Arial"/>
          <w:bCs/>
          <w:sz w:val="20"/>
          <w:szCs w:val="20"/>
        </w:rPr>
        <w:t>68.5</w:t>
      </w:r>
      <w:r w:rsidRPr="00BA154A">
        <w:rPr>
          <w:rFonts w:ascii="Arial" w:hAnsi="Arial" w:cs="Arial"/>
          <w:bCs/>
          <w:sz w:val="20"/>
          <w:szCs w:val="20"/>
        </w:rPr>
        <w:softHyphen/>
        <w:t>–92.7%)</w:t>
      </w:r>
      <w:r>
        <w:rPr>
          <w:rFonts w:ascii="Arial" w:hAnsi="Arial" w:cs="Arial"/>
          <w:bCs/>
          <w:sz w:val="20"/>
          <w:szCs w:val="20"/>
        </w:rPr>
        <w:t xml:space="preserve"> for codes in the primary position and </w:t>
      </w:r>
      <w:r w:rsidRPr="00BA154A">
        <w:rPr>
          <w:rFonts w:ascii="Arial" w:hAnsi="Arial" w:cs="Arial"/>
          <w:bCs/>
          <w:sz w:val="20"/>
          <w:szCs w:val="20"/>
        </w:rPr>
        <w:t>75.7% (95%</w:t>
      </w:r>
      <w:r>
        <w:rPr>
          <w:rFonts w:ascii="Arial" w:hAnsi="Arial" w:cs="Arial"/>
          <w:bCs/>
          <w:sz w:val="20"/>
          <w:szCs w:val="20"/>
        </w:rPr>
        <w:t xml:space="preserve"> </w:t>
      </w:r>
      <w:r w:rsidRPr="00BA154A">
        <w:rPr>
          <w:rFonts w:ascii="Arial" w:hAnsi="Arial" w:cs="Arial"/>
          <w:bCs/>
          <w:sz w:val="20"/>
          <w:szCs w:val="20"/>
        </w:rPr>
        <w:t>CI 66.9–82.8)</w:t>
      </w:r>
      <w:r>
        <w:rPr>
          <w:rFonts w:ascii="Arial" w:hAnsi="Arial" w:cs="Arial"/>
          <w:bCs/>
          <w:sz w:val="20"/>
          <w:szCs w:val="20"/>
        </w:rPr>
        <w:t xml:space="preserve"> for codes in any position.</w:t>
      </w:r>
      <w:r>
        <w:rPr>
          <w:rFonts w:ascii="Arial" w:hAnsi="Arial" w:cs="Arial"/>
          <w:bCs/>
          <w:sz w:val="20"/>
          <w:szCs w:val="20"/>
        </w:rPr>
        <w:fldChar w:fldCharType="begin"/>
      </w:r>
      <w:r>
        <w:rPr>
          <w:rFonts w:ascii="Arial" w:hAnsi="Arial" w:cs="Arial"/>
          <w:bCs/>
          <w:sz w:val="20"/>
          <w:szCs w:val="20"/>
        </w:rPr>
        <w:instrText xml:space="preserve"> ADDIN EN.CITE &lt;EndNote&gt;&lt;Cite&gt;&lt;Author&gt;Liberman&lt;/Author&gt;&lt;Year&gt;2016&lt;/Year&gt;&lt;RecNum&gt;10&lt;/RecNum&gt;&lt;DisplayText&gt;&lt;style face="superscript"&gt;2&lt;/style&gt;&lt;/DisplayText&gt;&lt;record&gt;&lt;rec-number&gt;10&lt;/rec-number&gt;&lt;foreign-keys&gt;&lt;key app="EN" db-id="tvz5pd20sv5vrlea5ryvwr5ap0w0rrs0pw9r" timestamp="1662656959"&gt;10&lt;/key&gt;&lt;/foreign-keys&gt;&lt;ref-type name="Journal Article"&gt;17&lt;/ref-type&gt;&lt;contributors&gt;&lt;authors&gt;&lt;author&gt;Liberman, A. L.&lt;/author&gt;&lt;author&gt;Kamel, H.&lt;/author&gt;&lt;author&gt;Mullen, M. T.&lt;/author&gt;&lt;author&gt;Messé, S. R.&lt;/author&gt;&lt;/authors&gt;&lt;/contributors&gt;&lt;auth-address&gt;Department of Neurology, Hospital of the University of Pennsylvania, Philadelphia, PA, USA.&amp;#xD;Department of Neurology, Weill Cornell Medical College, New York, NY, USA; Feil Family Brain and Mind Research Institute, Weill Cornell Medical College, New York, NY, USA.&lt;/auth-address&gt;&lt;titles&gt;&lt;title&gt;International Classification of Diseases, Ninth Revision (ICD-9) Diagnosis Codes Can Identify Cerebral Venous Thrombosis in Hospitalized Adults&lt;/title&gt;&lt;secondary-title&gt;Neurohospitalist&lt;/secondary-title&gt;&lt;/titles&gt;&lt;periodical&gt;&lt;full-title&gt;Neurohospitalist&lt;/full-title&gt;&lt;/periodical&gt;&lt;pages&gt;147-150&lt;/pages&gt;&lt;volume&gt;6&lt;/volume&gt;&lt;number&gt;4&lt;/number&gt;&lt;edition&gt;2016/10/04&lt;/edition&gt;&lt;keywords&gt;&lt;keyword&gt;ICD-9 codes&lt;/keyword&gt;&lt;keyword&gt;accuracy&lt;/keyword&gt;&lt;keyword&gt;cerebral venous thrombosis&lt;/keyword&gt;&lt;keyword&gt;sinovenous thrombosis&lt;/keyword&gt;&lt;keyword&gt;research, authorship, and/or publication of this article.&lt;/keyword&gt;&lt;/keywords&gt;&lt;dates&gt;&lt;year&gt;2016&lt;/year&gt;&lt;pub-dates&gt;&lt;date&gt;Oct&lt;/date&gt;&lt;/pub-dates&gt;&lt;/dates&gt;&lt;isbn&gt;1941-8744 (Print)&amp;#xD;1941-8744&lt;/isbn&gt;&lt;accession-num&gt;27695595&lt;/accession-num&gt;&lt;urls&gt;&lt;/urls&gt;&lt;custom2&gt;PMC5029556&lt;/custom2&gt;&lt;electronic-resource-num&gt;10.1177/1941874416648198&lt;/electronic-resource-num&gt;&lt;remote-database-provider&gt;NLM&lt;/remote-database-provider&gt;&lt;language&gt;eng&lt;/language&gt;&lt;/record&gt;&lt;/Cite&gt;&lt;/EndNote&gt;</w:instrText>
      </w:r>
      <w:r>
        <w:rPr>
          <w:rFonts w:ascii="Arial" w:hAnsi="Arial" w:cs="Arial"/>
          <w:bCs/>
          <w:sz w:val="20"/>
          <w:szCs w:val="20"/>
        </w:rPr>
        <w:fldChar w:fldCharType="separate"/>
      </w:r>
      <w:r w:rsidRPr="003444DD">
        <w:rPr>
          <w:rFonts w:ascii="Arial" w:hAnsi="Arial" w:cs="Arial"/>
          <w:bCs/>
          <w:noProof/>
          <w:sz w:val="20"/>
          <w:szCs w:val="20"/>
          <w:vertAlign w:val="superscript"/>
        </w:rPr>
        <w:t>2</w:t>
      </w:r>
      <w:r>
        <w:rPr>
          <w:rFonts w:ascii="Arial" w:hAnsi="Arial" w:cs="Arial"/>
          <w:bCs/>
          <w:sz w:val="20"/>
          <w:szCs w:val="20"/>
        </w:rPr>
        <w:fldChar w:fldCharType="end"/>
      </w:r>
      <w:r>
        <w:rPr>
          <w:rFonts w:ascii="Arial" w:hAnsi="Arial" w:cs="Arial"/>
          <w:bCs/>
          <w:sz w:val="20"/>
          <w:szCs w:val="20"/>
        </w:rPr>
        <w:t xml:space="preserve"> Handley and </w:t>
      </w:r>
      <w:r w:rsidRPr="00450DD3">
        <w:rPr>
          <w:rFonts w:ascii="Arial" w:hAnsi="Arial" w:cs="Arial"/>
          <w:bCs/>
          <w:sz w:val="20"/>
          <w:szCs w:val="20"/>
        </w:rPr>
        <w:t>Emsley</w:t>
      </w:r>
      <w:r>
        <w:rPr>
          <w:rFonts w:ascii="Arial" w:hAnsi="Arial" w:cs="Arial"/>
          <w:bCs/>
          <w:sz w:val="20"/>
          <w:szCs w:val="20"/>
        </w:rPr>
        <w:t xml:space="preserve"> used ICD-10-CM codes G08, I67.6, I63.6, O22.5x, and O87.3 to identify intracranial venous thrombosis in the US (n=65), reporting a PPV of 92.3% (</w:t>
      </w:r>
      <w:r w:rsidRPr="00E4366E">
        <w:rPr>
          <w:rFonts w:ascii="Arial" w:hAnsi="Arial" w:cs="Arial"/>
          <w:bCs/>
          <w:sz w:val="20"/>
          <w:szCs w:val="20"/>
        </w:rPr>
        <w:t>95%</w:t>
      </w:r>
      <w:r>
        <w:rPr>
          <w:rFonts w:ascii="Arial" w:hAnsi="Arial" w:cs="Arial"/>
          <w:bCs/>
          <w:sz w:val="20"/>
          <w:szCs w:val="20"/>
        </w:rPr>
        <w:t xml:space="preserve"> </w:t>
      </w:r>
      <w:r w:rsidRPr="00E4366E">
        <w:rPr>
          <w:rFonts w:ascii="Arial" w:hAnsi="Arial" w:cs="Arial"/>
          <w:bCs/>
          <w:sz w:val="20"/>
          <w:szCs w:val="20"/>
        </w:rPr>
        <w:t>CI 82.8–97.1%</w:t>
      </w:r>
      <w:r>
        <w:rPr>
          <w:rFonts w:ascii="Arial" w:hAnsi="Arial" w:cs="Arial"/>
          <w:bCs/>
          <w:sz w:val="20"/>
          <w:szCs w:val="20"/>
        </w:rPr>
        <w:t>) for codes in any position</w:t>
      </w:r>
      <w:r w:rsidR="00992CE3">
        <w:rPr>
          <w:rFonts w:ascii="Arial" w:hAnsi="Arial" w:cs="Arial"/>
          <w:bCs/>
          <w:sz w:val="20"/>
          <w:szCs w:val="20"/>
        </w:rPr>
        <w:t>.</w:t>
      </w:r>
      <w:r w:rsidR="00992CE3">
        <w:rPr>
          <w:rFonts w:ascii="Arial" w:hAnsi="Arial" w:cs="Arial"/>
          <w:color w:val="000000" w:themeColor="text1"/>
          <w:sz w:val="18"/>
          <w:szCs w:val="18"/>
        </w:rPr>
        <w:fldChar w:fldCharType="begin"/>
      </w:r>
      <w:r w:rsidR="00992CE3">
        <w:rPr>
          <w:rFonts w:ascii="Arial" w:hAnsi="Arial" w:cs="Arial"/>
          <w:color w:val="000000" w:themeColor="text1"/>
          <w:sz w:val="18"/>
          <w:szCs w:val="18"/>
        </w:rPr>
        <w:instrText xml:space="preserve"> ADDIN EN.CITE &lt;EndNote&gt;&lt;Cite&gt;&lt;Author&gt;Handley&lt;/Author&gt;&lt;Year&gt;2020&lt;/Year&gt;&lt;RecNum&gt;11&lt;/RecNum&gt;&lt;DisplayText&gt;&lt;style face="superscript"&gt;1&lt;/style&gt;&lt;/DisplayText&gt;&lt;record&gt;&lt;rec-number&gt;11&lt;/rec-number&gt;&lt;foreign-keys&gt;&lt;key app="EN" db-id="tvz5pd20sv5vrlea5ryvwr5ap0w0rrs0pw9r" timestamp="1662656959"&gt;11&lt;/key&gt;&lt;/foreign-keys&gt;&lt;ref-type name="Journal Article"&gt;17&lt;/ref-type&gt;&lt;contributors&gt;&lt;authors&gt;&lt;author&gt;Handley, J. D.&lt;/author&gt;&lt;author&gt;Emsley, H. C.&lt;/author&gt;&lt;/authors&gt;&lt;/contributors&gt;&lt;auth-address&gt;Salford Royal Hospital, UK.&amp;#xD;Lancaster University, UK.&amp;#xD;Royal Preston Hospital, UK.&lt;/auth-address&gt;&lt;titles&gt;&lt;title&gt;Validation of ICD-10 codes shows intracranial venous thrombosis incidence to be higher than previously reported&lt;/title&gt;&lt;secondary-title&gt;Health Inf Manag&lt;/secondary-title&gt;&lt;/titles&gt;&lt;periodical&gt;&lt;full-title&gt;Health Inf Manag&lt;/full-title&gt;&lt;/periodical&gt;&lt;pages&gt;58-61&lt;/pages&gt;&lt;volume&gt;49&lt;/volume&gt;&lt;number&gt;1&lt;/number&gt;&lt;edition&gt;2018/12/20&lt;/edition&gt;&lt;keywords&gt;&lt;keyword&gt;Adult&lt;/keyword&gt;&lt;keyword&gt;Aged&lt;/keyword&gt;&lt;keyword&gt;England/epidemiology&lt;/keyword&gt;&lt;keyword&gt;Female&lt;/keyword&gt;&lt;keyword&gt;Humans&lt;/keyword&gt;&lt;keyword&gt;Incidence&lt;/keyword&gt;&lt;keyword&gt;*International Classification of Diseases&lt;/keyword&gt;&lt;keyword&gt;Intracranial Thrombosis/classification/*epidemiology&lt;/keyword&gt;&lt;keyword&gt;Male&lt;/keyword&gt;&lt;keyword&gt;Middle Aged&lt;/keyword&gt;&lt;keyword&gt;Venous Thrombosis/classification/*epidemiology&lt;/keyword&gt;&lt;keyword&gt;Icd-10&lt;/keyword&gt;&lt;keyword&gt;cerebral thrombosis&lt;/keyword&gt;&lt;keyword&gt;clinical coding&lt;/keyword&gt;&lt;keyword&gt;sinus thrombosis&lt;/keyword&gt;&lt;keyword&gt;venous thrombosis&lt;/keyword&gt;&lt;/keywords&gt;&lt;dates&gt;&lt;year&gt;2020&lt;/year&gt;&lt;pub-dates&gt;&lt;date&gt;Jan&lt;/date&gt;&lt;/pub-dates&gt;&lt;/dates&gt;&lt;isbn&gt;1833-3583&lt;/isbn&gt;&lt;accession-num&gt;30563370&lt;/accession-num&gt;&lt;urls&gt;&lt;/urls&gt;&lt;electronic-resource-num&gt;10.1177/1833358318819105&lt;/electronic-resource-num&gt;&lt;remote-database-provider&gt;NLM&lt;/remote-database-provider&gt;&lt;language&gt;eng&lt;/language&gt;&lt;/record&gt;&lt;/Cite&gt;&lt;/EndNote&gt;</w:instrText>
      </w:r>
      <w:r w:rsidR="00992CE3">
        <w:rPr>
          <w:rFonts w:ascii="Arial" w:hAnsi="Arial" w:cs="Arial"/>
          <w:color w:val="000000" w:themeColor="text1"/>
          <w:sz w:val="18"/>
          <w:szCs w:val="18"/>
        </w:rPr>
        <w:fldChar w:fldCharType="separate"/>
      </w:r>
      <w:r w:rsidR="00992CE3" w:rsidRPr="003444DD">
        <w:rPr>
          <w:rFonts w:ascii="Arial" w:hAnsi="Arial" w:cs="Arial"/>
          <w:noProof/>
          <w:color w:val="000000" w:themeColor="text1"/>
          <w:sz w:val="18"/>
          <w:szCs w:val="18"/>
          <w:vertAlign w:val="superscript"/>
        </w:rPr>
        <w:t>1</w:t>
      </w:r>
      <w:r w:rsidR="00992CE3">
        <w:rPr>
          <w:rFonts w:ascii="Arial" w:hAnsi="Arial" w:cs="Arial"/>
          <w:color w:val="000000" w:themeColor="text1"/>
          <w:sz w:val="18"/>
          <w:szCs w:val="18"/>
        </w:rPr>
        <w:fldChar w:fldCharType="end"/>
      </w:r>
      <w:r>
        <w:rPr>
          <w:rFonts w:ascii="Arial" w:hAnsi="Arial" w:cs="Arial"/>
          <w:bCs/>
          <w:sz w:val="20"/>
          <w:szCs w:val="20"/>
        </w:rPr>
        <w:t xml:space="preserve"> </w:t>
      </w:r>
      <w:r w:rsidR="00F751CF">
        <w:rPr>
          <w:rFonts w:ascii="Arial" w:hAnsi="Arial" w:cs="Arial"/>
          <w:bCs/>
          <w:sz w:val="20"/>
          <w:szCs w:val="20"/>
        </w:rPr>
        <w:t>It should be noted that, w</w:t>
      </w:r>
      <w:r w:rsidR="00F751CF" w:rsidRPr="00F751CF">
        <w:rPr>
          <w:rFonts w:ascii="Arial" w:hAnsi="Arial" w:cs="Arial"/>
          <w:bCs/>
          <w:sz w:val="20"/>
          <w:szCs w:val="20"/>
        </w:rPr>
        <w:t>hile the description of the G08 ICD-10 code is indicative of phlebitis and not necessarily thrombosis, it was the most prevalent code found that was indicative of intracranial venous thrombosis (59 of 65 cases) and had a high PPV of 91.5%</w:t>
      </w:r>
      <w:r w:rsidR="00F751CF">
        <w:rPr>
          <w:rFonts w:ascii="Arial" w:hAnsi="Arial" w:cs="Arial"/>
          <w:bCs/>
          <w:sz w:val="20"/>
          <w:szCs w:val="20"/>
        </w:rPr>
        <w:t>; i</w:t>
      </w:r>
      <w:r w:rsidR="00F751CF" w:rsidRPr="00F751CF">
        <w:rPr>
          <w:rFonts w:ascii="Arial" w:hAnsi="Arial" w:cs="Arial"/>
          <w:bCs/>
          <w:sz w:val="20"/>
          <w:szCs w:val="20"/>
        </w:rPr>
        <w:t>t was based on these findings and our clinicians’ guidance that this code was included in the algorithm.</w:t>
      </w:r>
    </w:p>
    <w:p w14:paraId="6844ADB5" w14:textId="77777777" w:rsidR="003444DD" w:rsidRDefault="003444DD" w:rsidP="003444DD">
      <w:pPr>
        <w:rPr>
          <w:rFonts w:ascii="Arial" w:eastAsiaTheme="minorHAnsi" w:hAnsi="Arial" w:cs="Arial"/>
          <w:b/>
          <w:bCs/>
        </w:rPr>
      </w:pPr>
    </w:p>
    <w:p w14:paraId="2DC8EE65" w14:textId="77777777" w:rsidR="003444DD" w:rsidRPr="00970DAA" w:rsidRDefault="003444DD" w:rsidP="003444DD">
      <w:pPr>
        <w:rPr>
          <w:rFonts w:ascii="Arial" w:eastAsiaTheme="minorHAnsi" w:hAnsi="Arial" w:cs="Arial"/>
          <w:sz w:val="20"/>
          <w:szCs w:val="20"/>
        </w:rPr>
      </w:pPr>
      <w:r>
        <w:rPr>
          <w:rFonts w:ascii="Arial" w:eastAsiaTheme="minorHAnsi" w:hAnsi="Arial" w:cs="Arial"/>
          <w:b/>
          <w:bCs/>
          <w:sz w:val="20"/>
          <w:szCs w:val="20"/>
        </w:rPr>
        <w:t xml:space="preserve">Supplementary </w:t>
      </w:r>
      <w:r w:rsidRPr="00970DAA">
        <w:rPr>
          <w:rFonts w:ascii="Arial" w:eastAsiaTheme="minorHAnsi" w:hAnsi="Arial" w:cs="Arial"/>
          <w:b/>
          <w:bCs/>
          <w:sz w:val="20"/>
          <w:szCs w:val="20"/>
        </w:rPr>
        <w:t>Table A1.</w:t>
      </w:r>
      <w:r w:rsidRPr="00970DAA">
        <w:rPr>
          <w:rFonts w:ascii="Arial" w:eastAsiaTheme="minorHAnsi" w:hAnsi="Arial" w:cs="Arial"/>
          <w:sz w:val="20"/>
          <w:szCs w:val="20"/>
        </w:rPr>
        <w:t xml:space="preserve"> Summary of Included Studie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21"/>
        <w:gridCol w:w="2526"/>
        <w:gridCol w:w="1009"/>
        <w:gridCol w:w="3210"/>
        <w:gridCol w:w="1548"/>
        <w:gridCol w:w="2230"/>
        <w:gridCol w:w="1306"/>
      </w:tblGrid>
      <w:tr w:rsidR="00481BC4" w:rsidRPr="00617855" w14:paraId="1F215462" w14:textId="77777777" w:rsidTr="007B5CE2">
        <w:trPr>
          <w:trHeight w:val="57"/>
          <w:tblHeader/>
        </w:trPr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106E52EA" w14:textId="77777777" w:rsidR="003444DD" w:rsidRPr="00617855" w:rsidRDefault="003444DD" w:rsidP="007B5CE2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Citation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736F93A7" w14:textId="77777777" w:rsidR="003444DD" w:rsidRPr="00617855" w:rsidRDefault="003444DD" w:rsidP="007B5CE2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Title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1A8053CC" w14:textId="77777777" w:rsidR="003444DD" w:rsidRPr="00617855" w:rsidRDefault="003444DD" w:rsidP="007B5CE2">
            <w:pPr>
              <w:ind w:left="561" w:hanging="561"/>
              <w:jc w:val="center"/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Country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481B82C4" w14:textId="77777777" w:rsidR="003444DD" w:rsidRPr="00617855" w:rsidRDefault="003444DD" w:rsidP="007B5CE2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Summary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627461E2" w14:textId="77777777" w:rsidR="003444DD" w:rsidRPr="00617855" w:rsidRDefault="003444DD" w:rsidP="007B5CE2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Disease Definition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25DBFC49" w14:textId="77777777" w:rsidR="003444DD" w:rsidRPr="00617855" w:rsidRDefault="003444DD" w:rsidP="007B5CE2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Algorithm/Criteria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036A468D" w14:textId="77777777" w:rsidR="003444DD" w:rsidRPr="00617855" w:rsidRDefault="003444DD" w:rsidP="007B5CE2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Validity</w:t>
            </w:r>
          </w:p>
        </w:tc>
      </w:tr>
      <w:tr w:rsidR="00481BC4" w:rsidRPr="00617855" w14:paraId="66D4D378" w14:textId="77777777" w:rsidTr="007B5CE2">
        <w:trPr>
          <w:trHeight w:val="2123"/>
        </w:trPr>
        <w:tc>
          <w:tcPr>
            <w:tcW w:w="0" w:type="auto"/>
            <w:shd w:val="clear" w:color="auto" w:fill="auto"/>
            <w:vAlign w:val="center"/>
          </w:tcPr>
          <w:p w14:paraId="5CAF002D" w14:textId="086C3771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Handley &amp; Emsley, 2020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instrText xml:space="preserve"> ADDIN EN.CITE &lt;EndNote&gt;&lt;Cite&gt;&lt;Author&gt;Handley&lt;/Author&gt;&lt;Year&gt;2020&lt;/Year&gt;&lt;RecNum&gt;11&lt;/RecNum&gt;&lt;DisplayText&gt;&lt;style face="superscript"&gt;1&lt;/style&gt;&lt;/DisplayText&gt;&lt;record&gt;&lt;rec-number&gt;11&lt;/rec-number&gt;&lt;foreign-keys&gt;&lt;key app="EN" db-id="tvz5pd20sv5vrlea5ryvwr5ap0w0rrs0pw9r" timestamp="1662656959"&gt;11&lt;/key&gt;&lt;/foreign-keys&gt;&lt;ref-type name="Journal Article"&gt;17&lt;/ref-type&gt;&lt;contributors&gt;&lt;authors&gt;&lt;author&gt;Handley, J. D.&lt;/author&gt;&lt;author&gt;Emsley, H. C.&lt;/author&gt;&lt;/authors&gt;&lt;/contributors&gt;&lt;auth-address&gt;Salford Royal Hospital, UK.&amp;#xD;Lancaster University, UK.&amp;#xD;Royal Preston Hospital, UK.&lt;/auth-address&gt;&lt;titles&gt;&lt;title&gt;Validation of ICD-10 codes shows intracranial venous thrombosis incidence to be higher than previously reported&lt;/title&gt;&lt;secondary-title&gt;Health Inf Manag&lt;/secondary-title&gt;&lt;/titles&gt;&lt;periodical&gt;&lt;full-title&gt;Health Inf Manag&lt;/full-title&gt;&lt;/periodical&gt;&lt;pages&gt;58-61&lt;/pages&gt;&lt;volume&gt;49&lt;/volume&gt;&lt;number&gt;1&lt;/number&gt;&lt;edition&gt;2018/12/20&lt;/edition&gt;&lt;keywords&gt;&lt;keyword&gt;Adult&lt;/keyword&gt;&lt;keyword&gt;Aged&lt;/keyword&gt;&lt;keyword&gt;England/epidemiology&lt;/keyword&gt;&lt;keyword&gt;Female&lt;/keyword&gt;&lt;keyword&gt;Humans&lt;/keyword&gt;&lt;keyword&gt;Incidence&lt;/keyword&gt;&lt;keyword&gt;*International Classification of Diseases&lt;/keyword&gt;&lt;keyword&gt;Intracranial Thrombosis/classification/*epidemiology&lt;/keyword&gt;&lt;keyword&gt;Male&lt;/keyword&gt;&lt;keyword&gt;Middle Aged&lt;/keyword&gt;&lt;keyword&gt;Venous Thrombosis/classification/*epidemiology&lt;/keyword&gt;&lt;keyword&gt;Icd-10&lt;/keyword&gt;&lt;keyword&gt;cerebral thrombosis&lt;/keyword&gt;&lt;keyword&gt;clinical coding&lt;/keyword&gt;&lt;keyword&gt;sinus thrombosis&lt;/keyword&gt;&lt;keyword&gt;venous thrombosis&lt;/keyword&gt;&lt;/keywords&gt;&lt;dates&gt;&lt;year&gt;2020&lt;/year&gt;&lt;pub-dates&gt;&lt;date&gt;Jan&lt;/date&gt;&lt;/pub-dates&gt;&lt;/dates&gt;&lt;isbn&gt;1833-3583&lt;/isbn&gt;&lt;accession-num&gt;30563370&lt;/accession-num&gt;&lt;urls&gt;&lt;/urls&gt;&lt;electronic-resource-num&gt;10.1177/183335831881910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separate"/>
            </w:r>
            <w:r w:rsidRPr="003444DD">
              <w:rPr>
                <w:rFonts w:ascii="Arial" w:hAnsi="Arial" w:cs="Arial"/>
                <w:noProof/>
                <w:color w:val="000000" w:themeColor="text1"/>
                <w:sz w:val="18"/>
                <w:szCs w:val="18"/>
                <w:vertAlign w:val="superscript"/>
              </w:rPr>
              <w:t>1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0A6B09D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Validation of ICD-10 codes shows intracranial venous thrombosis incidence to be higher than previously reported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5D250F3" w14:textId="77777777" w:rsidR="003444DD" w:rsidRPr="00617855" w:rsidRDefault="003444DD" w:rsidP="007B5CE2">
            <w:pPr>
              <w:ind w:left="-104" w:right="2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United State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7852EC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Used ICD-10-CM codes to identify intracranial venous thrombosis (ICVT) and conducted a validatio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311D6A4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Radiological evidence was the gold standard for diagnosis and confirmation of ICV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64202D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70DAA">
              <w:rPr>
                <w:rFonts w:ascii="Arial" w:hAnsi="Arial" w:cs="Arial"/>
                <w:bCs/>
                <w:sz w:val="18"/>
                <w:szCs w:val="18"/>
              </w:rPr>
              <w:t>ICD-10-CM codes (any position) G08, I67.6, I63.6, O22.5x, and O87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335871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70DAA">
              <w:rPr>
                <w:rFonts w:ascii="Arial" w:hAnsi="Arial" w:cs="Arial"/>
                <w:bCs/>
                <w:sz w:val="18"/>
                <w:szCs w:val="18"/>
              </w:rPr>
              <w:t>Across 65 patient records: PPV of 92.3% (95%</w:t>
            </w:r>
            <w:r>
              <w:rPr>
                <w:rFonts w:ascii="Arial" w:hAnsi="Arial" w:cs="Arial"/>
                <w:bCs/>
                <w:sz w:val="18"/>
                <w:szCs w:val="18"/>
              </w:rPr>
              <w:t xml:space="preserve"> </w:t>
            </w:r>
            <w:r w:rsidRPr="00970DAA">
              <w:rPr>
                <w:rFonts w:ascii="Arial" w:hAnsi="Arial" w:cs="Arial"/>
                <w:bCs/>
                <w:sz w:val="18"/>
                <w:szCs w:val="18"/>
              </w:rPr>
              <w:t>CI 82.8–97.1%)</w:t>
            </w:r>
          </w:p>
        </w:tc>
      </w:tr>
      <w:tr w:rsidR="00481BC4" w:rsidRPr="00617855" w14:paraId="491BF130" w14:textId="77777777" w:rsidTr="007B5CE2">
        <w:trPr>
          <w:trHeight w:val="422"/>
        </w:trPr>
        <w:tc>
          <w:tcPr>
            <w:tcW w:w="0" w:type="auto"/>
            <w:shd w:val="clear" w:color="auto" w:fill="auto"/>
            <w:vAlign w:val="center"/>
          </w:tcPr>
          <w:p w14:paraId="0DC19C6E" w14:textId="72082559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Liberman et al., 2016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instrText xml:space="preserve"> ADDIN EN.CITE &lt;EndNote&gt;&lt;Cite&gt;&lt;Author&gt;Liberman&lt;/Author&gt;&lt;Year&gt;2016&lt;/Year&gt;&lt;RecNum&gt;10&lt;/RecNum&gt;&lt;DisplayText&gt;&lt;style face="superscript"&gt;2&lt;/style&gt;&lt;/DisplayText&gt;&lt;record&gt;&lt;rec-number&gt;10&lt;/rec-number&gt;&lt;foreign-keys&gt;&lt;key app="EN" db-id="tvz5pd20sv5vrlea5ryvwr5ap0w0rrs0pw9r" timestamp="1662656959"&gt;10&lt;/key&gt;&lt;/foreign-keys&gt;&lt;ref-type name="Journal Article"&gt;17&lt;/ref-type&gt;&lt;contributors&gt;&lt;authors&gt;&lt;author&gt;Liberman, A. L.&lt;/author&gt;&lt;author&gt;Kamel, H.&lt;/author&gt;&lt;author&gt;Mullen, M. T.&lt;/author&gt;&lt;author&gt;Messé, S. R.&lt;/author&gt;&lt;/authors&gt;&lt;/contributors&gt;&lt;auth-address&gt;Department of Neurology, Hospital of the University of Pennsylvania, Philadelphia, PA, USA.&amp;#xD;Department of Neurology, Weill Cornell Medical College, New York, NY, USA; Feil Family Brain and Mind Research Institute, Weill Cornell Medical College, New York, NY, USA.&lt;/auth-address&gt;&lt;titles&gt;&lt;title&gt;International Classification of Diseases, Ninth Revision (ICD-9) Diagnosis Codes Can Identify Cerebral Venous Thrombosis in Hospitalized Adults&lt;/title&gt;&lt;secondary-title&gt;Neurohospitalist&lt;/secondary-title&gt;&lt;/titles&gt;&lt;periodical&gt;&lt;full-title&gt;Neurohospitalist&lt;/full-title&gt;&lt;/periodical&gt;&lt;pages&gt;147-150&lt;/pages&gt;&lt;volume&gt;6&lt;/volume&gt;&lt;number&gt;4&lt;/number&gt;&lt;edition&gt;2016/10/04&lt;/edition&gt;&lt;keywords&gt;&lt;keyword&gt;ICD-9 codes&lt;/keyword&gt;&lt;keyword&gt;accuracy&lt;/keyword&gt;&lt;keyword&gt;cerebral venous thrombosis&lt;/keyword&gt;&lt;keyword&gt;sinovenous thrombosis&lt;/keyword&gt;&lt;keyword&gt;research, authorship, and/or publication of this article.&lt;/keyword&gt;&lt;/keywords&gt;&lt;dates&gt;&lt;year&gt;2016&lt;/year&gt;&lt;pub-dates&gt;&lt;date&gt;Oct&lt;/date&gt;&lt;/pub-dates&gt;&lt;/dates&gt;&lt;isbn&gt;1941-8744 (Print)&amp;#xD;1941-8744&lt;/isbn&gt;&lt;accession-num&gt;27695595&lt;/accession-num&gt;&lt;urls&gt;&lt;/urls&gt;&lt;custom2&gt;PMC5029556&lt;/custom2&gt;&lt;electronic-resource-num&gt;10.1177/194187441664819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separate"/>
            </w:r>
            <w:r w:rsidRPr="003444DD">
              <w:rPr>
                <w:rFonts w:ascii="Arial" w:hAnsi="Arial" w:cs="Arial"/>
                <w:noProof/>
                <w:color w:val="000000" w:themeColor="text1"/>
                <w:sz w:val="18"/>
                <w:szCs w:val="18"/>
                <w:vertAlign w:val="superscript"/>
              </w:rPr>
              <w:t>2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9AE8C6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International Classification of Diseases, Ninth Revision (ICD-9) Diagnosis Codes Can Identify Cerebral Venous Thrombosis in Hospitalized Adult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CE0D256" w14:textId="77777777" w:rsidR="003444DD" w:rsidRPr="00617855" w:rsidRDefault="003444DD" w:rsidP="007B5CE2">
            <w:pPr>
              <w:ind w:left="-104" w:right="2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United State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7F2285A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Used ICD-9-CM to identify cerebral venous thrombosis (CVT) and conducted a validatio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02C8F4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Cases were adjudicated by chart review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E424B0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70DAA">
              <w:rPr>
                <w:rFonts w:ascii="Arial" w:hAnsi="Arial" w:cs="Arial"/>
                <w:bCs/>
                <w:sz w:val="18"/>
                <w:szCs w:val="18"/>
              </w:rPr>
              <w:t>ICD-9-CM codes (any position) 325.0, 437.6, and 671.5 in the emergency department or following inpatient admissio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C604B15" w14:textId="77777777" w:rsidR="003444DD" w:rsidRPr="00970DAA" w:rsidRDefault="003444DD" w:rsidP="007B5CE2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Any position (n=111): PPV of </w:t>
            </w:r>
            <w:r w:rsidRPr="00970DAA">
              <w:rPr>
                <w:rFonts w:ascii="Arial" w:hAnsi="Arial" w:cs="Arial"/>
                <w:bCs/>
                <w:sz w:val="18"/>
                <w:szCs w:val="18"/>
              </w:rPr>
              <w:t>75.7% (95%</w:t>
            </w:r>
            <w:r>
              <w:rPr>
                <w:rFonts w:ascii="Arial" w:hAnsi="Arial" w:cs="Arial"/>
                <w:bCs/>
                <w:sz w:val="18"/>
                <w:szCs w:val="18"/>
              </w:rPr>
              <w:t xml:space="preserve"> </w:t>
            </w:r>
            <w:r w:rsidRPr="00970DAA">
              <w:rPr>
                <w:rFonts w:ascii="Arial" w:hAnsi="Arial" w:cs="Arial"/>
                <w:bCs/>
                <w:sz w:val="18"/>
                <w:szCs w:val="18"/>
              </w:rPr>
              <w:t>CI 66.9–82.8)</w:t>
            </w:r>
          </w:p>
          <w:p w14:paraId="652D219E" w14:textId="77777777" w:rsidR="003444DD" w:rsidRPr="00970DAA" w:rsidRDefault="003444DD" w:rsidP="007B5CE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  <w:p w14:paraId="0F6FA50F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70DAA">
              <w:rPr>
                <w:rFonts w:ascii="Arial" w:hAnsi="Arial" w:cs="Arial"/>
                <w:bCs/>
                <w:sz w:val="18"/>
                <w:szCs w:val="18"/>
              </w:rPr>
              <w:t>Primary position: 83.8% (95%</w:t>
            </w:r>
            <w:r>
              <w:rPr>
                <w:rFonts w:ascii="Arial" w:hAnsi="Arial" w:cs="Arial"/>
                <w:bCs/>
                <w:sz w:val="18"/>
                <w:szCs w:val="18"/>
              </w:rPr>
              <w:t xml:space="preserve"> </w:t>
            </w:r>
            <w:r w:rsidRPr="00970DAA">
              <w:rPr>
                <w:rFonts w:ascii="Arial" w:hAnsi="Arial" w:cs="Arial"/>
                <w:bCs/>
                <w:sz w:val="18"/>
                <w:szCs w:val="18"/>
              </w:rPr>
              <w:t>CI</w:t>
            </w:r>
            <w:r>
              <w:rPr>
                <w:rFonts w:ascii="Arial" w:hAnsi="Arial" w:cs="Arial"/>
                <w:bCs/>
                <w:sz w:val="18"/>
                <w:szCs w:val="18"/>
              </w:rPr>
              <w:t xml:space="preserve"> </w:t>
            </w:r>
            <w:r w:rsidRPr="00970DAA">
              <w:rPr>
                <w:rFonts w:ascii="Arial" w:hAnsi="Arial" w:cs="Arial"/>
                <w:bCs/>
                <w:sz w:val="18"/>
                <w:szCs w:val="18"/>
              </w:rPr>
              <w:t>68.5</w:t>
            </w:r>
            <w:r w:rsidRPr="00970DAA">
              <w:rPr>
                <w:rFonts w:ascii="Arial" w:hAnsi="Arial" w:cs="Arial"/>
                <w:bCs/>
                <w:sz w:val="18"/>
                <w:szCs w:val="18"/>
              </w:rPr>
              <w:softHyphen/>
              <w:t>–92.7%)</w:t>
            </w:r>
          </w:p>
        </w:tc>
      </w:tr>
      <w:tr w:rsidR="00481BC4" w:rsidRPr="00617855" w14:paraId="3984F6B1" w14:textId="77777777" w:rsidTr="007B5CE2">
        <w:trPr>
          <w:trHeight w:val="2123"/>
        </w:trPr>
        <w:tc>
          <w:tcPr>
            <w:tcW w:w="0" w:type="auto"/>
            <w:shd w:val="clear" w:color="auto" w:fill="auto"/>
            <w:vAlign w:val="center"/>
          </w:tcPr>
          <w:p w14:paraId="500095E1" w14:textId="516D5A19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lastRenderedPageBreak/>
              <w:t>McKeigue et al., 2021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instrText xml:space="preserve"> ADDIN EN.CITE &lt;EndNote&gt;&lt;Cite&gt;&lt;Author&gt;McKeigue&lt;/Author&gt;&lt;Year&gt;2021&lt;/Year&gt;&lt;RecNum&gt;15&lt;/RecNum&gt;&lt;DisplayText&gt;&lt;style face="superscript"&gt;3&lt;/style&gt;&lt;/DisplayText&gt;&lt;record&gt;&lt;rec-number&gt;15&lt;/rec-number&gt;&lt;foreign-keys&gt;&lt;key app="EN" db-id="tvz5pd20sv5vrlea5ryvwr5ap0w0rrs0pw9r" timestamp="1662657920"&gt;15&lt;/key&gt;&lt;/foreign-keys&gt;&lt;ref-type name="Journal Article"&gt;17&lt;/ref-type&gt;&lt;contributors&gt;&lt;authors&gt;&lt;author&gt;McKeigue, Paul M.&lt;/author&gt;&lt;author&gt;Burgul, Raj&lt;/author&gt;&lt;author&gt;Bishop, Jen&lt;/author&gt;&lt;author&gt;Robertson, Chris&lt;/author&gt;&lt;author&gt;McMenamin, Jim&lt;/author&gt;&lt;author&gt;O’Leary, Maureen&lt;/author&gt;&lt;author&gt;McAllister, David A.&lt;/author&gt;&lt;author&gt;Colhoun, Helen M.&lt;/author&gt;&lt;/authors&gt;&lt;/contributors&gt;&lt;titles&gt;&lt;title&gt;Association of cerebral venous thrombosis with recent COVID-19 vaccination: case-crossover study using ascertainment through neuroimaging in Scotland&lt;/title&gt;&lt;secondary-title&gt;BMC Infectious Diseases&lt;/secondary-title&gt;&lt;/titles&gt;&lt;periodical&gt;&lt;full-title&gt;BMC Infectious Diseases&lt;/full-title&gt;&lt;/periodical&gt;&lt;pages&gt;1275&lt;/pages&gt;&lt;volume&gt;21&lt;/volume&gt;&lt;number&gt;1&lt;/number&gt;&lt;dates&gt;&lt;year&gt;2021&lt;/year&gt;&lt;pub-dates&gt;&lt;date&gt;2021/12/20&lt;/date&gt;&lt;/pub-dates&gt;&lt;/dates&gt;&lt;isbn&gt;1471-2334&lt;/isbn&gt;&lt;urls&gt;&lt;related-urls&gt;&lt;url&gt;https://doi.org/10.1186/s12879-021-06960-5&lt;/url&gt;&lt;/related-urls&gt;&lt;/urls&gt;&lt;electronic-resource-num&gt;10.1186/s12879-021-06960-5&lt;/electronic-resource-num&gt;&lt;/record&gt;&lt;/Cite&gt;&lt;/EndNote&gt;</w:instrTex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separate"/>
            </w:r>
            <w:r w:rsidRPr="003444DD">
              <w:rPr>
                <w:rFonts w:ascii="Arial" w:hAnsi="Arial" w:cs="Arial"/>
                <w:noProof/>
                <w:color w:val="000000" w:themeColor="text1"/>
                <w:sz w:val="18"/>
                <w:szCs w:val="18"/>
                <w:vertAlign w:val="superscript"/>
              </w:rPr>
              <w:t>3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82B19A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5544B">
              <w:rPr>
                <w:rFonts w:ascii="Arial" w:hAnsi="Arial" w:cs="Arial"/>
                <w:color w:val="000000" w:themeColor="text1"/>
                <w:sz w:val="18"/>
                <w:szCs w:val="18"/>
              </w:rPr>
              <w:t>Association of cerebral venous thrombosis with recent COVID-19 vaccination: case-crossover study using ascertainment through neuroimaging in Scotland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E44B1E" w14:textId="77777777" w:rsidR="003444DD" w:rsidRDefault="003444DD" w:rsidP="007B5CE2">
            <w:pPr>
              <w:ind w:left="-104" w:right="2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Scotland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A22A67F" w14:textId="77777777" w:rsidR="003444DD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Used ICD-10 codes to assess the association between CVT and COVID-19 vaccinatio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5A45DB" w14:textId="77777777" w:rsidR="003444DD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No validation was conducted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836B5BA" w14:textId="77777777" w:rsidR="003444DD" w:rsidRDefault="003444DD" w:rsidP="007B5CE2">
            <w:pPr>
              <w:rPr>
                <w:rFonts w:ascii="Arial" w:hAnsi="Arial" w:cs="Arial"/>
                <w:bCs/>
                <w:sz w:val="18"/>
                <w:szCs w:val="18"/>
              </w:rPr>
            </w:pPr>
            <w:r>
              <w:rPr>
                <w:rFonts w:ascii="Arial" w:hAnsi="Arial" w:cs="Arial"/>
                <w:bCs/>
                <w:sz w:val="18"/>
                <w:szCs w:val="18"/>
              </w:rPr>
              <w:t>I63.6, I67.6, and G0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5E6923D" w14:textId="77777777" w:rsidR="003444DD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No validation was conducted</w:t>
            </w:r>
          </w:p>
        </w:tc>
      </w:tr>
      <w:tr w:rsidR="00481BC4" w:rsidRPr="00617855" w14:paraId="64154D81" w14:textId="77777777" w:rsidTr="007B5CE2">
        <w:trPr>
          <w:trHeight w:val="2123"/>
        </w:trPr>
        <w:tc>
          <w:tcPr>
            <w:tcW w:w="0" w:type="auto"/>
            <w:shd w:val="clear" w:color="auto" w:fill="auto"/>
            <w:vAlign w:val="center"/>
          </w:tcPr>
          <w:p w14:paraId="3CF8B78C" w14:textId="11A5EFE2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Pottegard, 2021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instrText xml:space="preserve"> ADDIN EN.CITE &lt;EndNote&gt;&lt;Cite&gt;&lt;Author&gt;Pottegård&lt;/Author&gt;&lt;Year&gt;2021&lt;/Year&gt;&lt;RecNum&gt;2&lt;/RecNum&gt;&lt;DisplayText&gt;&lt;style face="superscript"&gt;4&lt;/style&gt;&lt;/DisplayText&gt;&lt;record&gt;&lt;rec-number&gt;2&lt;/rec-number&gt;&lt;foreign-keys&gt;&lt;key app="EN" db-id="tvz5pd20sv5vrlea5ryvwr5ap0w0rrs0pw9r" timestamp="1662656959"&gt;2&lt;/key&gt;&lt;/foreign-keys&gt;&lt;ref-type name="Journal Article"&gt;17&lt;/ref-type&gt;&lt;contributors&gt;&lt;authors&gt;&lt;author&gt;Pottegård, Anton&lt;/author&gt;&lt;author&gt;Lund, Lars Christian&lt;/author&gt;&lt;author&gt;Karlstad, Øystein&lt;/author&gt;&lt;author&gt;Dahl, Jesper&lt;/author&gt;&lt;author&gt;Andersen, Morten&lt;/author&gt;&lt;author&gt;Hallas, Jesper&lt;/author&gt;&lt;author&gt;Lidegaard, Øjvind&lt;/author&gt;&lt;author&gt;Tapia, German&lt;/author&gt;&lt;author&gt;Gulseth, Hanne Løvdal&lt;/author&gt;&lt;author&gt;Ruiz, Paz Lopez-Doriga&lt;/author&gt;&lt;author&gt;Watle, Sara Viksmoen&lt;/author&gt;&lt;author&gt;Mikkelsen, Anders Pretzmann&lt;/author&gt;&lt;author&gt;Pedersen, Lars&lt;/author&gt;&lt;author&gt;Sørensen, Henrik Toft&lt;/author&gt;&lt;author&gt;Thomsen, Reimar Wernich&lt;/author&gt;&lt;author&gt;Hviid, Anders&lt;/author&gt;&lt;/authors&gt;&lt;/contributors&gt;&lt;titles&gt;&lt;title&gt;Arterial events, venous thromboembolism, thrombocytopenia, and bleeding after vaccination with Oxford-AstraZeneca ChAdOx1-S in Denmark and Norway: population based cohort study&lt;/title&gt;&lt;secondary-title&gt;BMJ&lt;/secondary-title&gt;&lt;/titles&gt;&lt;periodical&gt;&lt;full-title&gt;BMJ&lt;/full-title&gt;&lt;/periodical&gt;&lt;pages&gt;n1114&lt;/pages&gt;&lt;volume&gt;373&lt;/volume&gt;&lt;dates&gt;&lt;year&gt;2021&lt;/year&gt;&lt;/dates&gt;&lt;urls&gt;&lt;related-urls&gt;&lt;url&gt;https://www.bmj.com/content/bmj/373/bmj.n1114.full.pdf&lt;/url&gt;&lt;/related-urls&gt;&lt;/urls&gt;&lt;electronic-resource-num&gt;10.1136/bmj.n1114&lt;/electronic-resource-num&gt;&lt;/record&gt;&lt;/Cite&gt;&lt;/EndNote&gt;</w:instrTex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separate"/>
            </w:r>
            <w:r w:rsidRPr="003444DD">
              <w:rPr>
                <w:rFonts w:ascii="Arial" w:hAnsi="Arial" w:cs="Arial"/>
                <w:noProof/>
                <w:color w:val="000000" w:themeColor="text1"/>
                <w:sz w:val="18"/>
                <w:szCs w:val="18"/>
                <w:vertAlign w:val="superscript"/>
              </w:rPr>
              <w:t>4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CA64822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Arterial events, venous thromboembolism, thrombocytopenia, and bleeding after vaccination with Oxford-AstraZeneca ChAdOx1-S in Denmark and Norway: population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-</w:t>
            </w: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based cohort study.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2A04C4" w14:textId="77777777" w:rsidR="003444DD" w:rsidRPr="00617855" w:rsidRDefault="003444DD" w:rsidP="007B5CE2">
            <w:pPr>
              <w:ind w:left="-104" w:right="2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Denmark and Norway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1058076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Used ICD-10 codes to assess the incidence of </w:t>
            </w:r>
            <w:r w:rsidRPr="00617855">
              <w:rPr>
                <w:rFonts w:ascii="Arial" w:hAnsi="Arial" w:cs="Arial"/>
                <w:color w:val="000000" w:themeColor="text1"/>
                <w:sz w:val="18"/>
                <w:szCs w:val="18"/>
              </w:rPr>
              <w:t>cardiovascular and haemostatic events in the first 28 days after vaccination with the Oxford-AstraZeneca vaccine ChAdOx1-S and to compare them with rates observed in the general populations.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B1DFD9E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No validation was conducted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978391" w14:textId="0294C3E9" w:rsidR="003444DD" w:rsidRPr="00970DAA" w:rsidRDefault="003444DD" w:rsidP="007B5CE2">
            <w:pPr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Cs/>
                <w:sz w:val="18"/>
                <w:szCs w:val="18"/>
              </w:rPr>
              <w:t xml:space="preserve">ICD-10-based outcome definitions </w:t>
            </w:r>
            <w:r w:rsidR="00481BC4">
              <w:rPr>
                <w:rFonts w:ascii="Arial" w:hAnsi="Arial" w:cs="Arial"/>
                <w:bCs/>
                <w:sz w:val="18"/>
                <w:szCs w:val="18"/>
              </w:rPr>
              <w:t>included in</w:t>
            </w:r>
            <w:r>
              <w:rPr>
                <w:rFonts w:ascii="Arial" w:hAnsi="Arial" w:cs="Arial"/>
                <w:bCs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b/>
                <w:sz w:val="18"/>
                <w:szCs w:val="18"/>
              </w:rPr>
              <w:t xml:space="preserve">Appendix </w:t>
            </w:r>
            <w:r w:rsidR="00481BC4">
              <w:rPr>
                <w:rFonts w:ascii="Arial" w:hAnsi="Arial" w:cs="Arial"/>
                <w:b/>
                <w:sz w:val="18"/>
                <w:szCs w:val="18"/>
              </w:rPr>
              <w:t xml:space="preserve">Table </w:t>
            </w:r>
            <w:r>
              <w:rPr>
                <w:rFonts w:ascii="Arial" w:hAnsi="Arial" w:cs="Arial"/>
                <w:b/>
                <w:sz w:val="18"/>
                <w:szCs w:val="18"/>
              </w:rPr>
              <w:t>B</w:t>
            </w:r>
            <w:r w:rsidR="00481BC4">
              <w:rPr>
                <w:rFonts w:ascii="Arial" w:hAnsi="Arial" w:cs="Arial"/>
                <w:b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79F448A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No validation was conducted</w:t>
            </w:r>
          </w:p>
        </w:tc>
      </w:tr>
      <w:tr w:rsidR="00481BC4" w:rsidRPr="00617855" w14:paraId="67B5B928" w14:textId="77777777" w:rsidTr="007B5CE2">
        <w:trPr>
          <w:trHeight w:val="2123"/>
        </w:trPr>
        <w:tc>
          <w:tcPr>
            <w:tcW w:w="0" w:type="auto"/>
            <w:shd w:val="clear" w:color="auto" w:fill="auto"/>
            <w:vAlign w:val="center"/>
          </w:tcPr>
          <w:p w14:paraId="204B32DE" w14:textId="65002BB9" w:rsidR="003444DD" w:rsidRPr="00F3783D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3783D">
              <w:rPr>
                <w:rFonts w:ascii="Arial" w:hAnsi="Arial" w:cs="Arial"/>
                <w:color w:val="000000" w:themeColor="text1"/>
                <w:sz w:val="18"/>
                <w:szCs w:val="18"/>
              </w:rPr>
              <w:t>Prieto-Alhambra,</w:t>
            </w:r>
            <w:r w:rsidR="00C9400C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</w:t>
            </w:r>
            <w:r w:rsidRPr="00F3783D">
              <w:rPr>
                <w:rFonts w:ascii="Arial" w:hAnsi="Arial" w:cs="Arial"/>
                <w:color w:val="000000" w:themeColor="text1"/>
                <w:sz w:val="18"/>
                <w:szCs w:val="18"/>
              </w:rPr>
              <w:t>2021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instrText xml:space="preserve"> ADDIN EN.CITE &lt;EndNote&gt;&lt;Cite&gt;&lt;Author&gt;Prieto-Alhambra&lt;/Author&gt;&lt;Year&gt;2021&lt;/Year&gt;&lt;RecNum&gt;14&lt;/RecNum&gt;&lt;DisplayText&gt;&lt;style face="superscript"&gt;5&lt;/style&gt;&lt;/DisplayText&gt;&lt;record&gt;&lt;rec-number&gt;14&lt;/rec-number&gt;&lt;foreign-keys&gt;&lt;key app="EN" db-id="tvz5pd20sv5vrlea5ryvwr5ap0w0rrs0pw9r" timestamp="1662656959"&gt;14&lt;/key&gt;&lt;/foreign-keys&gt;&lt;ref-type name="Report"&gt;27&lt;/ref-type&gt;&lt;contributors&gt;&lt;authors&gt;&lt;author&gt;Prieto-Alhambra, D.,&lt;/author&gt;&lt;author&gt;Burn, E.,&lt;/author&gt;&lt;/authors&gt;&lt;/contributors&gt;&lt;titles&gt;&lt;title&gt;Natural history of coagulopathy and use of anti-thrombotic agents in COVID-19 patients and persons vaccinated against SARS-CoV-2&lt;/title&gt;&lt;/titles&gt;&lt;volume&gt;1.0&lt;/volume&gt;&lt;dates&gt;&lt;year&gt;2021&lt;/year&gt;&lt;pub-dates&gt;&lt;date&gt;April 29, 2021&lt;/date&gt;&lt;/pub-dates&gt;&lt;/dates&gt;&lt;urls&gt;&lt;related-urls&gt;&lt;url&gt;http://www.encepp.eu/documents/BACKGROUNDRATESOFEVENTSOFINTEREST.pdf&lt;/url&gt;&lt;/related-urls&gt;&lt;/urls&gt;&lt;/record&gt;&lt;/Cite&gt;&lt;/EndNote&gt;</w:instrTex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separate"/>
            </w:r>
            <w:r w:rsidRPr="003444DD">
              <w:rPr>
                <w:rFonts w:ascii="Arial" w:hAnsi="Arial" w:cs="Arial"/>
                <w:noProof/>
                <w:color w:val="000000" w:themeColor="text1"/>
                <w:sz w:val="18"/>
                <w:szCs w:val="18"/>
                <w:vertAlign w:val="superscript"/>
              </w:rPr>
              <w:t>5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end"/>
            </w:r>
          </w:p>
          <w:p w14:paraId="7FEB42CA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F6E3EE8" w14:textId="77777777" w:rsidR="003444DD" w:rsidRPr="00F3783D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3783D">
              <w:rPr>
                <w:rFonts w:ascii="Arial" w:hAnsi="Arial" w:cs="Arial"/>
                <w:color w:val="000000" w:themeColor="text1"/>
                <w:sz w:val="18"/>
                <w:szCs w:val="18"/>
              </w:rPr>
              <w:t>Natural history of coagulopathy and use of anti-thrombotic agents in COVID-19 patients and persons vaccinated against SARS-CoV-2</w:t>
            </w:r>
          </w:p>
          <w:p w14:paraId="4370507A" w14:textId="77777777" w:rsidR="003444DD" w:rsidRPr="00617855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46CC3E73" w14:textId="77777777" w:rsidR="003444DD" w:rsidRDefault="003444DD" w:rsidP="007B5CE2">
            <w:pPr>
              <w:ind w:left="-104" w:right="2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UK, Germany, France, Spain,</w:t>
            </w:r>
          </w:p>
          <w:p w14:paraId="24848B5C" w14:textId="77777777" w:rsidR="003444DD" w:rsidRDefault="003444DD" w:rsidP="007B5CE2">
            <w:pPr>
              <w:ind w:left="-104" w:right="2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Italy 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E30A23" w14:textId="77777777" w:rsidR="003444DD" w:rsidRPr="00F3783D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3783D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Used routinely-collected healthcare data from databases throughout Europe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were used </w:t>
            </w:r>
            <w:r w:rsidRPr="00F3783D">
              <w:rPr>
                <w:rFonts w:ascii="Arial" w:hAnsi="Arial" w:cs="Arial"/>
                <w:color w:val="000000" w:themeColor="text1"/>
                <w:sz w:val="18"/>
                <w:szCs w:val="18"/>
              </w:rPr>
              <w:t>to identify incidence of thromboembolic events and co-occurrence with thrombocytopenia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(</w:t>
            </w:r>
            <w:r w:rsidRPr="00F3783D">
              <w:rPr>
                <w:rFonts w:ascii="Arial" w:hAnsi="Arial" w:cs="Arial"/>
                <w:color w:val="000000" w:themeColor="text1"/>
                <w:sz w:val="18"/>
                <w:szCs w:val="18"/>
              </w:rPr>
              <w:t>Thrombosis-thrombocytopenia syndromes (TTS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)</w:t>
            </w:r>
            <w:r w:rsidRPr="00F3783D">
              <w:rPr>
                <w:rFonts w:ascii="Arial" w:hAnsi="Arial" w:cs="Arial"/>
                <w:color w:val="000000" w:themeColor="text1"/>
                <w:sz w:val="18"/>
                <w:szCs w:val="18"/>
              </w:rPr>
              <w:t>)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in the general population and in persons vaccinated against </w:t>
            </w:r>
            <w:r w:rsidRPr="00F3783D">
              <w:rPr>
                <w:rFonts w:ascii="Arial" w:hAnsi="Arial" w:cs="Arial"/>
                <w:color w:val="000000" w:themeColor="text1"/>
                <w:sz w:val="18"/>
                <w:szCs w:val="18"/>
              </w:rPr>
              <w:t>SARS-CoV-2 at 7, 14, 21, and 28 days</w:t>
            </w:r>
          </w:p>
          <w:p w14:paraId="20089FA8" w14:textId="77777777" w:rsidR="003444DD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3783D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Co-occurrence was defined as thrombocytopenia identified/recorded within 10 days before/after the diagnosis of the thrombotic event.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E1B9B1" w14:textId="77777777" w:rsidR="003444DD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No validation was conducted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F9D5D9E" w14:textId="31983EE3" w:rsidR="003444DD" w:rsidRDefault="003444DD" w:rsidP="007B5CE2">
            <w:pPr>
              <w:rPr>
                <w:rFonts w:ascii="Arial" w:hAnsi="Arial" w:cs="Arial"/>
                <w:bCs/>
                <w:sz w:val="18"/>
                <w:szCs w:val="18"/>
              </w:rPr>
            </w:pPr>
            <w:r>
              <w:rPr>
                <w:rFonts w:ascii="Arial" w:hAnsi="Arial" w:cs="Arial"/>
                <w:bCs/>
                <w:sz w:val="18"/>
                <w:szCs w:val="18"/>
              </w:rPr>
              <w:t>ICD-9, ICD-10 and ICD-10-CM-based outcome definitions</w:t>
            </w:r>
            <w:r w:rsidR="00481BC4">
              <w:rPr>
                <w:rFonts w:ascii="Arial" w:hAnsi="Arial" w:cs="Arial"/>
                <w:bCs/>
                <w:sz w:val="18"/>
                <w:szCs w:val="18"/>
              </w:rPr>
              <w:t xml:space="preserve"> included in </w:t>
            </w:r>
            <w:r w:rsidR="00481BC4">
              <w:rPr>
                <w:rFonts w:ascii="Arial" w:hAnsi="Arial" w:cs="Arial"/>
                <w:b/>
                <w:sz w:val="18"/>
                <w:szCs w:val="18"/>
              </w:rPr>
              <w:t>Appendix Table B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31D5795" w14:textId="77777777" w:rsidR="003444DD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No validation was conducted</w:t>
            </w:r>
          </w:p>
        </w:tc>
      </w:tr>
    </w:tbl>
    <w:p w14:paraId="418D1F0E" w14:textId="77777777" w:rsidR="003444DD" w:rsidRDefault="003444DD" w:rsidP="003444DD">
      <w:pPr>
        <w:rPr>
          <w:rFonts w:ascii="Arial" w:eastAsiaTheme="minorHAnsi" w:hAnsi="Arial" w:cs="Arial"/>
          <w:b/>
          <w:bCs/>
        </w:rPr>
      </w:pPr>
    </w:p>
    <w:p w14:paraId="5DED28A9" w14:textId="77777777" w:rsidR="003444DD" w:rsidRDefault="003444DD" w:rsidP="003444DD">
      <w:pPr>
        <w:rPr>
          <w:rFonts w:ascii="Arial" w:eastAsiaTheme="minorHAnsi" w:hAnsi="Arial" w:cs="Arial"/>
          <w:b/>
          <w:bCs/>
        </w:rPr>
      </w:pPr>
    </w:p>
    <w:p w14:paraId="6E3DCDA8" w14:textId="77777777" w:rsidR="003444DD" w:rsidRDefault="003444DD" w:rsidP="003444DD">
      <w:pPr>
        <w:rPr>
          <w:rFonts w:ascii="Arial" w:hAnsi="Arial" w:cs="Arial"/>
          <w:b/>
          <w:bCs/>
        </w:rPr>
        <w:sectPr w:rsidR="003444DD" w:rsidSect="007B5CE2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footnotePr>
            <w:numFmt w:val="lowerRoman"/>
          </w:footnotePr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  <w:b/>
          <w:bCs/>
        </w:rPr>
        <w:br w:type="page"/>
      </w:r>
    </w:p>
    <w:p w14:paraId="4483FD57" w14:textId="77777777" w:rsidR="003444DD" w:rsidRDefault="003444DD" w:rsidP="003444DD">
      <w:pPr>
        <w:pStyle w:val="ListParagraph"/>
        <w:rPr>
          <w:rFonts w:ascii="Arial" w:hAnsi="Arial" w:cs="Arial"/>
          <w:b/>
          <w:bCs/>
          <w:lang w:val="en-CA"/>
        </w:rPr>
      </w:pPr>
    </w:p>
    <w:p w14:paraId="169AC7E0" w14:textId="60D97F01" w:rsidR="003444DD" w:rsidRPr="00413B07" w:rsidRDefault="003444DD" w:rsidP="003444DD">
      <w:pPr>
        <w:rPr>
          <w:rFonts w:ascii="Arial" w:hAnsi="Arial" w:cs="Arial"/>
          <w:sz w:val="20"/>
          <w:szCs w:val="20"/>
          <w:lang w:val="en-CA"/>
        </w:rPr>
      </w:pPr>
      <w:r>
        <w:rPr>
          <w:rFonts w:ascii="Arial" w:hAnsi="Arial" w:cs="Arial"/>
          <w:sz w:val="20"/>
          <w:szCs w:val="20"/>
          <w:lang w:val="en-CA"/>
        </w:rPr>
        <w:t>Pottegard and colleagues</w:t>
      </w:r>
      <w:r>
        <w:rPr>
          <w:rFonts w:ascii="Arial" w:hAnsi="Arial" w:cs="Arial"/>
          <w:sz w:val="20"/>
          <w:szCs w:val="20"/>
          <w:lang w:val="en-CA"/>
        </w:rPr>
        <w:fldChar w:fldCharType="begin"/>
      </w:r>
      <w:r>
        <w:rPr>
          <w:rFonts w:ascii="Arial" w:hAnsi="Arial" w:cs="Arial"/>
          <w:sz w:val="20"/>
          <w:szCs w:val="20"/>
          <w:lang w:val="en-CA"/>
        </w:rPr>
        <w:instrText xml:space="preserve"> ADDIN EN.CITE &lt;EndNote&gt;&lt;Cite&gt;&lt;Author&gt;Pottegård&lt;/Author&gt;&lt;Year&gt;2021&lt;/Year&gt;&lt;RecNum&gt;2&lt;/RecNum&gt;&lt;DisplayText&gt;&lt;style face="superscript"&gt;4&lt;/style&gt;&lt;/DisplayText&gt;&lt;record&gt;&lt;rec-number&gt;2&lt;/rec-number&gt;&lt;foreign-keys&gt;&lt;key app="EN" db-id="tvz5pd20sv5vrlea5ryvwr5ap0w0rrs0pw9r" timestamp="1662656959"&gt;2&lt;/key&gt;&lt;/foreign-keys&gt;&lt;ref-type name="Journal Article"&gt;17&lt;/ref-type&gt;&lt;contributors&gt;&lt;authors&gt;&lt;author&gt;Pottegård, Anton&lt;/author&gt;&lt;author&gt;Lund, Lars Christian&lt;/author&gt;&lt;author&gt;Karlstad, Øystein&lt;/author&gt;&lt;author&gt;Dahl, Jesper&lt;/author&gt;&lt;author&gt;Andersen, Morten&lt;/author&gt;&lt;author&gt;Hallas, Jesper&lt;/author&gt;&lt;author&gt;Lidegaard, Øjvind&lt;/author&gt;&lt;author&gt;Tapia, German&lt;/author&gt;&lt;author&gt;Gulseth, Hanne Løvdal&lt;/author&gt;&lt;author&gt;Ruiz, Paz Lopez-Doriga&lt;/author&gt;&lt;author&gt;Watle, Sara Viksmoen&lt;/author&gt;&lt;author&gt;Mikkelsen, Anders Pretzmann&lt;/author&gt;&lt;author&gt;Pedersen, Lars&lt;/author&gt;&lt;author&gt;Sørensen, Henrik Toft&lt;/author&gt;&lt;author&gt;Thomsen, Reimar Wernich&lt;/author&gt;&lt;author&gt;Hviid, Anders&lt;/author&gt;&lt;/authors&gt;&lt;/contributors&gt;&lt;titles&gt;&lt;title&gt;Arterial events, venous thromboembolism, thrombocytopenia, and bleeding after vaccination with Oxford-AstraZeneca ChAdOx1-S in Denmark and Norway: population based cohort study&lt;/title&gt;&lt;secondary-title&gt;BMJ&lt;/secondary-title&gt;&lt;/titles&gt;&lt;periodical&gt;&lt;full-title&gt;BMJ&lt;/full-title&gt;&lt;/periodical&gt;&lt;pages&gt;n1114&lt;/pages&gt;&lt;volume&gt;373&lt;/volume&gt;&lt;dates&gt;&lt;year&gt;2021&lt;/year&gt;&lt;/dates&gt;&lt;urls&gt;&lt;related-urls&gt;&lt;url&gt;https://www.bmj.com/content/bmj/373/bmj.n1114.full.pdf&lt;/url&gt;&lt;/related-urls&gt;&lt;/urls&gt;&lt;electronic-resource-num&gt;10.1136/bmj.n1114&lt;/electronic-resource-num&gt;&lt;/record&gt;&lt;/Cite&gt;&lt;/EndNote&gt;</w:instrText>
      </w:r>
      <w:r>
        <w:rPr>
          <w:rFonts w:ascii="Arial" w:hAnsi="Arial" w:cs="Arial"/>
          <w:sz w:val="20"/>
          <w:szCs w:val="20"/>
          <w:lang w:val="en-CA"/>
        </w:rPr>
        <w:fldChar w:fldCharType="separate"/>
      </w:r>
      <w:r w:rsidRPr="003444DD">
        <w:rPr>
          <w:rFonts w:ascii="Arial" w:hAnsi="Arial" w:cs="Arial"/>
          <w:noProof/>
          <w:sz w:val="20"/>
          <w:szCs w:val="20"/>
          <w:vertAlign w:val="superscript"/>
          <w:lang w:val="en-CA"/>
        </w:rPr>
        <w:t>4</w:t>
      </w:r>
      <w:r>
        <w:rPr>
          <w:rFonts w:ascii="Arial" w:hAnsi="Arial" w:cs="Arial"/>
          <w:sz w:val="20"/>
          <w:szCs w:val="20"/>
          <w:lang w:val="en-CA"/>
        </w:rPr>
        <w:fldChar w:fldCharType="end"/>
      </w:r>
      <w:r>
        <w:rPr>
          <w:rFonts w:ascii="Arial" w:hAnsi="Arial" w:cs="Arial"/>
          <w:sz w:val="20"/>
          <w:szCs w:val="20"/>
          <w:lang w:val="en-CA"/>
        </w:rPr>
        <w:t xml:space="preserve"> outline the following definitions for events of interest:</w:t>
      </w:r>
      <w:r w:rsidRPr="00413B07">
        <w:rPr>
          <w:rFonts w:ascii="Arial" w:hAnsi="Arial" w:cs="Arial"/>
          <w:sz w:val="20"/>
          <w:szCs w:val="20"/>
          <w:lang w:val="en-CA"/>
        </w:rPr>
        <w:t xml:space="preserve"> </w:t>
      </w:r>
    </w:p>
    <w:p w14:paraId="4AF2AAF9" w14:textId="77777777" w:rsidR="003444DD" w:rsidRPr="00A4621F" w:rsidRDefault="003444DD" w:rsidP="003444DD">
      <w:pPr>
        <w:pStyle w:val="ListParagraph"/>
        <w:numPr>
          <w:ilvl w:val="0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Arterial vascular events:</w:t>
      </w:r>
    </w:p>
    <w:p w14:paraId="5A96010D" w14:textId="77777777" w:rsidR="003444DD" w:rsidRPr="00A4621F" w:rsidRDefault="003444DD" w:rsidP="003444DD">
      <w:pPr>
        <w:pStyle w:val="ListParagraph"/>
        <w:numPr>
          <w:ilvl w:val="1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 xml:space="preserve">Cardiac events: I21 (AMI), I20, I23–25 (ischaemic heart disease without AMI) </w:t>
      </w:r>
    </w:p>
    <w:p w14:paraId="47B32D75" w14:textId="77777777" w:rsidR="003444DD" w:rsidRPr="00A4621F" w:rsidRDefault="003444DD" w:rsidP="003444DD">
      <w:pPr>
        <w:pStyle w:val="ListParagraph"/>
        <w:numPr>
          <w:ilvl w:val="1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Cerebrovascular events: I60 (subarachnoid hemorrhage, I61 (intracerebral hemorrhage), I62 (unspecified nontraumatic intracranial hemorrhage), I62 (cerebral infarction), I63.6 (cerebral infarction due to cerebral venous thrombosis, nonpyogenic), I64 (stroke, unspecified), I65-66 (occlusion/stenosis of precerebral or cerebral arteries, not resulting in cerebral infarction), G45.0–45.3 (transitory cerebral ischemic attack)</w:t>
      </w:r>
    </w:p>
    <w:p w14:paraId="3FE3C442" w14:textId="77777777" w:rsidR="003444DD" w:rsidRPr="00A4621F" w:rsidRDefault="003444DD" w:rsidP="003444DD">
      <w:pPr>
        <w:pStyle w:val="ListParagraph"/>
        <w:numPr>
          <w:ilvl w:val="1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Other necrotizing vasculitis: M31 (other necrotizing vasculitis), M31.0 (angiitis hypersensitive), M31.1 (microangiopathia thrombotica), M31.8 (other necrotizing vasculitis)</w:t>
      </w:r>
    </w:p>
    <w:p w14:paraId="1FED0141" w14:textId="77777777" w:rsidR="003444DD" w:rsidRPr="00A4621F" w:rsidRDefault="003444DD" w:rsidP="003444DD">
      <w:pPr>
        <w:pStyle w:val="ListParagraph"/>
        <w:numPr>
          <w:ilvl w:val="0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Venous thromboembolism events</w:t>
      </w:r>
    </w:p>
    <w:p w14:paraId="6255D5F4" w14:textId="77777777" w:rsidR="003444DD" w:rsidRPr="00A4621F" w:rsidRDefault="003444DD" w:rsidP="003444DD">
      <w:pPr>
        <w:pStyle w:val="ListParagraph"/>
        <w:numPr>
          <w:ilvl w:val="1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Pulmonary embolism: I26 (pulmonary embolism)</w:t>
      </w:r>
    </w:p>
    <w:p w14:paraId="11FDEC74" w14:textId="77777777" w:rsidR="003444DD" w:rsidRPr="00A4621F" w:rsidRDefault="003444DD" w:rsidP="003444DD">
      <w:pPr>
        <w:pStyle w:val="ListParagraph"/>
        <w:numPr>
          <w:ilvl w:val="1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Lower limb venous thromboembolism: I80.1 (thrombophlebitis of femoral vein), I80.2 (deep thrombophlebitis of veins in leg), I80.3 (unspecified deep thrombophlebitis in lower limb)</w:t>
      </w:r>
    </w:p>
    <w:p w14:paraId="5564C673" w14:textId="77777777" w:rsidR="003444DD" w:rsidRPr="00A4621F" w:rsidRDefault="003444DD" w:rsidP="003444DD">
      <w:pPr>
        <w:pStyle w:val="ListParagraph"/>
        <w:numPr>
          <w:ilvl w:val="1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Splanchnic thrombosis: I81 (portal thrombosis), I82.0 (Budd-Chiari syndrome), I82.3 (embolism and thrombosis in renal vein)</w:t>
      </w:r>
    </w:p>
    <w:p w14:paraId="161E1F58" w14:textId="77777777" w:rsidR="003444DD" w:rsidRPr="00A4621F" w:rsidRDefault="003444DD" w:rsidP="003444DD">
      <w:pPr>
        <w:pStyle w:val="ListParagraph"/>
        <w:numPr>
          <w:ilvl w:val="1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Cerebral venous thrombosis: I67.6 (nonpyogenic cerebral venous thrombosis)</w:t>
      </w:r>
    </w:p>
    <w:p w14:paraId="1CA52639" w14:textId="77777777" w:rsidR="003444DD" w:rsidRPr="00A4621F" w:rsidRDefault="003444DD" w:rsidP="003444DD">
      <w:pPr>
        <w:pStyle w:val="ListParagraph"/>
        <w:numPr>
          <w:ilvl w:val="1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Other venous thrombosis: I82.2 (embolism and thrombosis of caval vein), I82.8 (embolism and thrombosis in other specified veins), I82.9 (embolism and thrombosis in non-specified veins)</w:t>
      </w:r>
    </w:p>
    <w:p w14:paraId="06B8157A" w14:textId="77777777" w:rsidR="003444DD" w:rsidRPr="00042960" w:rsidRDefault="003444DD" w:rsidP="003444DD">
      <w:pPr>
        <w:pStyle w:val="ListParagraph"/>
        <w:numPr>
          <w:ilvl w:val="0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Thrombocytopenia and coagulative disorders</w:t>
      </w:r>
    </w:p>
    <w:p w14:paraId="5F1CA8B5" w14:textId="77777777" w:rsidR="003444DD" w:rsidRPr="00042960" w:rsidRDefault="003444DD" w:rsidP="003444DD">
      <w:pPr>
        <w:pStyle w:val="ListParagraph"/>
        <w:numPr>
          <w:ilvl w:val="1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Coagulative disorders: D65+69 (coagulation disorders, purpura), D65 (disseminated intravascular coagulation)</w:t>
      </w:r>
    </w:p>
    <w:p w14:paraId="69811B37" w14:textId="77777777" w:rsidR="003444DD" w:rsidRPr="00042960" w:rsidRDefault="003444DD" w:rsidP="003444DD">
      <w:pPr>
        <w:pStyle w:val="ListParagraph"/>
        <w:numPr>
          <w:ilvl w:val="1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Thrombocytopenia: D69.3–69.6 (thrombocytopenia), D69.3 (idiopathic thrombocytopenic purpura), D69.4 (other primary thrombocytopenia), D69.5 (secondary thrombocytopenia), D69.6 (thrombocytopenia unspecified)</w:t>
      </w:r>
    </w:p>
    <w:p w14:paraId="18FE09AA" w14:textId="77777777" w:rsidR="003444DD" w:rsidRPr="00042960" w:rsidRDefault="003444DD" w:rsidP="003444DD">
      <w:pPr>
        <w:pStyle w:val="ListParagraph"/>
        <w:numPr>
          <w:ilvl w:val="0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Bleeding events</w:t>
      </w:r>
    </w:p>
    <w:p w14:paraId="64C57BD3" w14:textId="77777777" w:rsidR="003444DD" w:rsidRPr="00042960" w:rsidRDefault="003444DD" w:rsidP="003444DD">
      <w:pPr>
        <w:pStyle w:val="ListParagraph"/>
        <w:numPr>
          <w:ilvl w:val="1"/>
          <w:numId w:val="1"/>
        </w:numPr>
        <w:rPr>
          <w:rFonts w:ascii="Arial" w:hAnsi="Arial" w:cs="Arial"/>
          <w:b/>
          <w:bCs/>
          <w:i/>
          <w:iCs/>
          <w:sz w:val="20"/>
          <w:szCs w:val="20"/>
          <w:lang w:val="en-CA"/>
        </w:rPr>
      </w:pPr>
      <w:r>
        <w:rPr>
          <w:rFonts w:ascii="Arial" w:hAnsi="Arial" w:cs="Arial"/>
          <w:bCs/>
          <w:sz w:val="20"/>
          <w:szCs w:val="20"/>
        </w:rPr>
        <w:t>Haemolytic anemias: D55–57+59 (haemolytic anemias), D59.3 (haemolytic uremic syndrome), D59.5 (paroxysmal nocturnal hemoglobinuria)</w:t>
      </w:r>
    </w:p>
    <w:p w14:paraId="072C28EB" w14:textId="77777777" w:rsidR="003444DD" w:rsidRDefault="003444DD" w:rsidP="003444DD">
      <w:pPr>
        <w:pStyle w:val="ListParagraph"/>
        <w:numPr>
          <w:ilvl w:val="1"/>
          <w:numId w:val="1"/>
        </w:numPr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>Bleedings: D62 (anemias from bleeding), D62.9 (anemia from bleeding, unspecified), K92.2 (intestinal bleeding), R04 (bleeding from respiratory tract), R31 (haematuria), R58 (bleeding, not specified)</w:t>
      </w:r>
    </w:p>
    <w:p w14:paraId="442A7BFD" w14:textId="77777777" w:rsidR="003444DD" w:rsidRDefault="003444DD" w:rsidP="003444DD">
      <w:pPr>
        <w:rPr>
          <w:rFonts w:ascii="Arial" w:hAnsi="Arial" w:cs="Arial"/>
          <w:b/>
          <w:bCs/>
        </w:rPr>
      </w:pPr>
    </w:p>
    <w:p w14:paraId="2CE370BA" w14:textId="77777777" w:rsidR="003444DD" w:rsidRDefault="003444DD" w:rsidP="003444DD">
      <w:pPr>
        <w:rPr>
          <w:rFonts w:ascii="Arial" w:hAnsi="Arial" w:cs="Arial"/>
          <w:b/>
          <w:bCs/>
        </w:rPr>
      </w:pPr>
    </w:p>
    <w:p w14:paraId="2C6864EA" w14:textId="2AC38688" w:rsidR="003444DD" w:rsidRPr="007B5CE2" w:rsidRDefault="003444DD" w:rsidP="003444DD">
      <w:pPr>
        <w:rPr>
          <w:rFonts w:ascii="Arial" w:hAnsi="Arial" w:cs="Arial"/>
          <w:color w:val="000000" w:themeColor="text1"/>
          <w:sz w:val="18"/>
          <w:szCs w:val="18"/>
        </w:rPr>
      </w:pPr>
      <w:r w:rsidRPr="007B5CE2">
        <w:rPr>
          <w:rFonts w:ascii="Arial" w:hAnsi="Arial" w:cs="Arial"/>
          <w:color w:val="000000" w:themeColor="text1"/>
          <w:sz w:val="18"/>
          <w:szCs w:val="18"/>
        </w:rPr>
        <w:t>Prieto-Alhambra and colleagues</w:t>
      </w:r>
      <w:r w:rsidRPr="007B5CE2">
        <w:rPr>
          <w:rFonts w:ascii="Arial" w:hAnsi="Arial" w:cs="Arial"/>
          <w:color w:val="000000" w:themeColor="text1"/>
          <w:sz w:val="18"/>
          <w:szCs w:val="18"/>
        </w:rPr>
        <w:fldChar w:fldCharType="begin"/>
      </w:r>
      <w:r w:rsidRPr="007B5CE2">
        <w:rPr>
          <w:rFonts w:ascii="Arial" w:hAnsi="Arial" w:cs="Arial"/>
          <w:color w:val="000000" w:themeColor="text1"/>
          <w:sz w:val="18"/>
          <w:szCs w:val="18"/>
        </w:rPr>
        <w:instrText xml:space="preserve"> ADDIN EN.CITE &lt;EndNote&gt;&lt;Cite&gt;&lt;Author&gt;Pottegård&lt;/Author&gt;&lt;Year&gt;2021&lt;/Year&gt;&lt;RecNum&gt;2&lt;/RecNum&gt;&lt;DisplayText&gt;&lt;style face="superscript"&gt;4&lt;/style&gt;&lt;/DisplayText&gt;&lt;record&gt;&lt;rec-number&gt;2&lt;/rec-number&gt;&lt;foreign-keys&gt;&lt;key app="EN" db-id="tvz5pd20sv5vrlea5ryvwr5ap0w0rrs0pw9r" timestamp="1662656959"&gt;2&lt;/key&gt;&lt;/foreign-keys&gt;&lt;ref-type name="Journal Article"&gt;17&lt;/ref-type&gt;&lt;contributors&gt;&lt;authors&gt;&lt;author&gt;Pottegård, Anton&lt;/author&gt;&lt;author&gt;Lund, Lars Christian&lt;/author&gt;&lt;author&gt;Karlstad, Øystein&lt;/author&gt;&lt;author&gt;Dahl, Jesper&lt;/author&gt;&lt;author&gt;Andersen, Morten&lt;/author&gt;&lt;author&gt;Hallas, Jesper&lt;/author&gt;&lt;author&gt;Lidegaard, Øjvind&lt;/author&gt;&lt;author&gt;Tapia, German&lt;/author&gt;&lt;author&gt;Gulseth, Hanne Løvdal&lt;/author&gt;&lt;author&gt;Ruiz, Paz Lopez-Doriga&lt;/author&gt;&lt;author&gt;Watle, Sara Viksmoen&lt;/author&gt;&lt;author&gt;Mikkelsen, Anders Pretzmann&lt;/author&gt;&lt;author&gt;Pedersen, Lars&lt;/author&gt;&lt;author&gt;Sørensen, Henrik Toft&lt;/author&gt;&lt;author&gt;Thomsen, Reimar Wernich&lt;/author&gt;&lt;author&gt;Hviid, Anders&lt;/author&gt;&lt;/authors&gt;&lt;/contributors&gt;&lt;titles&gt;&lt;title&gt;Arterial events, venous thromboembolism, thrombocytopenia, and bleeding after vaccination with Oxford-AstraZeneca ChAdOx1-S in Denmark and Norway: population based cohort study&lt;/title&gt;&lt;secondary-title&gt;BMJ&lt;/secondary-title&gt;&lt;/titles&gt;&lt;periodical&gt;&lt;full-title&gt;BMJ&lt;/full-title&gt;&lt;/periodical&gt;&lt;pages&gt;n1114&lt;/pages&gt;&lt;volume&gt;373&lt;/volume&gt;&lt;dates&gt;&lt;year&gt;2021&lt;/year&gt;&lt;/dates&gt;&lt;urls&gt;&lt;related-urls&gt;&lt;url&gt;https://www.bmj.com/content/bmj/373/bmj.n1114.full.pdf&lt;/url&gt;&lt;/related-urls&gt;&lt;/urls&gt;&lt;electronic-resource-num&gt;10.1136/bmj.n1114&lt;/electronic-resource-num&gt;&lt;/record&gt;&lt;/Cite&gt;&lt;/EndNote&gt;</w:instrText>
      </w:r>
      <w:r w:rsidRPr="007B5CE2">
        <w:rPr>
          <w:rFonts w:ascii="Arial" w:hAnsi="Arial" w:cs="Arial"/>
          <w:color w:val="000000" w:themeColor="text1"/>
          <w:sz w:val="18"/>
          <w:szCs w:val="18"/>
        </w:rPr>
        <w:fldChar w:fldCharType="separate"/>
      </w:r>
      <w:r w:rsidRPr="007B5CE2">
        <w:rPr>
          <w:rFonts w:ascii="Arial" w:hAnsi="Arial" w:cs="Arial"/>
          <w:noProof/>
          <w:color w:val="000000" w:themeColor="text1"/>
          <w:sz w:val="18"/>
          <w:szCs w:val="18"/>
          <w:vertAlign w:val="superscript"/>
        </w:rPr>
        <w:t>4</w:t>
      </w:r>
      <w:r w:rsidRPr="007B5CE2">
        <w:rPr>
          <w:rFonts w:ascii="Arial" w:hAnsi="Arial" w:cs="Arial"/>
          <w:color w:val="000000" w:themeColor="text1"/>
          <w:sz w:val="18"/>
          <w:szCs w:val="18"/>
        </w:rPr>
        <w:fldChar w:fldCharType="end"/>
      </w:r>
      <w:r w:rsidRPr="007B5CE2">
        <w:rPr>
          <w:rFonts w:ascii="Arial" w:hAnsi="Arial" w:cs="Arial"/>
          <w:color w:val="000000" w:themeColor="text1"/>
          <w:sz w:val="18"/>
          <w:szCs w:val="18"/>
        </w:rPr>
        <w:t xml:space="preserve"> outline the following definitions for events of interest (</w:t>
      </w:r>
      <w:r w:rsidRPr="007B5CE2">
        <w:rPr>
          <w:rFonts w:ascii="Arial" w:hAnsi="Arial" w:cs="Arial"/>
          <w:b/>
          <w:bCs/>
          <w:color w:val="000000" w:themeColor="text1"/>
          <w:sz w:val="18"/>
          <w:szCs w:val="18"/>
        </w:rPr>
        <w:t xml:space="preserve">Table </w:t>
      </w:r>
      <w:r w:rsidR="00481BC4">
        <w:rPr>
          <w:rFonts w:ascii="Arial" w:hAnsi="Arial" w:cs="Arial"/>
          <w:b/>
          <w:bCs/>
          <w:color w:val="000000" w:themeColor="text1"/>
          <w:sz w:val="18"/>
          <w:szCs w:val="18"/>
        </w:rPr>
        <w:t>A2</w:t>
      </w:r>
      <w:r w:rsidRPr="007B5CE2">
        <w:rPr>
          <w:rFonts w:ascii="Arial" w:hAnsi="Arial" w:cs="Arial"/>
          <w:color w:val="000000" w:themeColor="text1"/>
          <w:sz w:val="18"/>
          <w:szCs w:val="18"/>
        </w:rPr>
        <w:t xml:space="preserve"> and </w:t>
      </w:r>
      <w:r w:rsidR="00481BC4">
        <w:rPr>
          <w:rFonts w:ascii="Arial" w:hAnsi="Arial" w:cs="Arial"/>
          <w:b/>
          <w:bCs/>
          <w:color w:val="000000" w:themeColor="text1"/>
          <w:sz w:val="18"/>
          <w:szCs w:val="18"/>
        </w:rPr>
        <w:t>A3</w:t>
      </w:r>
      <w:r w:rsidRPr="007B5CE2">
        <w:rPr>
          <w:rFonts w:ascii="Arial" w:hAnsi="Arial" w:cs="Arial"/>
          <w:color w:val="000000" w:themeColor="text1"/>
          <w:sz w:val="18"/>
          <w:szCs w:val="18"/>
        </w:rPr>
        <w:t xml:space="preserve">): </w:t>
      </w:r>
    </w:p>
    <w:p w14:paraId="3BF43A94" w14:textId="77777777" w:rsidR="003444DD" w:rsidRPr="007B5CE2" w:rsidRDefault="003444DD" w:rsidP="003444DD">
      <w:pPr>
        <w:rPr>
          <w:rFonts w:ascii="Arial" w:hAnsi="Arial" w:cs="Arial"/>
          <w:color w:val="000000" w:themeColor="text1"/>
          <w:sz w:val="18"/>
          <w:szCs w:val="18"/>
        </w:rPr>
      </w:pPr>
    </w:p>
    <w:tbl>
      <w:tblPr>
        <w:tblW w:w="9959" w:type="dxa"/>
        <w:tblLook w:val="04A0" w:firstRow="1" w:lastRow="0" w:firstColumn="1" w:lastColumn="0" w:noHBand="0" w:noVBand="1"/>
      </w:tblPr>
      <w:tblGrid>
        <w:gridCol w:w="5460"/>
        <w:gridCol w:w="2264"/>
        <w:gridCol w:w="2235"/>
      </w:tblGrid>
      <w:tr w:rsidR="007B5CE2" w:rsidRPr="007B5CE2" w14:paraId="4E39867C" w14:textId="77777777" w:rsidTr="00882077">
        <w:trPr>
          <w:trHeight w:val="319"/>
        </w:trPr>
        <w:tc>
          <w:tcPr>
            <w:tcW w:w="9959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90CCD32" w14:textId="66E36FAE" w:rsidR="003444DD" w:rsidRDefault="00616A94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Supplementary </w:t>
            </w:r>
            <w:r w:rsidR="003444DD"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Table </w:t>
            </w:r>
            <w:r w:rsidR="00481BC4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A2</w:t>
            </w:r>
            <w:r w:rsidR="004B1269"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.</w:t>
            </w:r>
            <w:r w:rsidR="003444DD"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 </w:t>
            </w:r>
            <w:r w:rsidR="003444DD"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ICD-9, ICD-10, ICD-10-CM codes used </w:t>
            </w:r>
            <w:r w:rsidR="00481BC4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by </w:t>
            </w:r>
            <w:r w:rsidR="00481BC4" w:rsidRPr="007B5CE2">
              <w:rPr>
                <w:rFonts w:ascii="Arial" w:hAnsi="Arial" w:cs="Arial"/>
                <w:color w:val="000000" w:themeColor="text1"/>
                <w:sz w:val="18"/>
                <w:szCs w:val="18"/>
              </w:rPr>
              <w:t>Prieto-Alhambra and colleagues</w:t>
            </w:r>
            <w:r w:rsidR="00481BC4" w:rsidRPr="007B5CE2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begin"/>
            </w:r>
            <w:r w:rsidR="00481BC4" w:rsidRPr="007B5CE2">
              <w:rPr>
                <w:rFonts w:ascii="Arial" w:hAnsi="Arial" w:cs="Arial"/>
                <w:color w:val="000000" w:themeColor="text1"/>
                <w:sz w:val="18"/>
                <w:szCs w:val="18"/>
              </w:rPr>
              <w:instrText xml:space="preserve"> ADDIN EN.CITE &lt;EndNote&gt;&lt;Cite&gt;&lt;Author&gt;Pottegård&lt;/Author&gt;&lt;Year&gt;2021&lt;/Year&gt;&lt;RecNum&gt;2&lt;/RecNum&gt;&lt;DisplayText&gt;&lt;style face="superscript"&gt;4&lt;/style&gt;&lt;/DisplayText&gt;&lt;record&gt;&lt;rec-number&gt;2&lt;/rec-number&gt;&lt;foreign-keys&gt;&lt;key app="EN" db-id="tvz5pd20sv5vrlea5ryvwr5ap0w0rrs0pw9r" timestamp="1662656959"&gt;2&lt;/key&gt;&lt;/foreign-keys&gt;&lt;ref-type name="Journal Article"&gt;17&lt;/ref-type&gt;&lt;contributors&gt;&lt;authors&gt;&lt;author&gt;Pottegård, Anton&lt;/author&gt;&lt;author&gt;Lund, Lars Christian&lt;/author&gt;&lt;author&gt;Karlstad, Øystein&lt;/author&gt;&lt;author&gt;Dahl, Jesper&lt;/author&gt;&lt;author&gt;Andersen, Morten&lt;/author&gt;&lt;author&gt;Hallas, Jesper&lt;/author&gt;&lt;author&gt;Lidegaard, Øjvind&lt;/author&gt;&lt;author&gt;Tapia, German&lt;/author&gt;&lt;author&gt;Gulseth, Hanne Løvdal&lt;/author&gt;&lt;author&gt;Ruiz, Paz Lopez-Doriga&lt;/author&gt;&lt;author&gt;Watle, Sara Viksmoen&lt;/author&gt;&lt;author&gt;Mikkelsen, Anders Pretzmann&lt;/author&gt;&lt;author&gt;Pedersen, Lars&lt;/author&gt;&lt;author&gt;Sørensen, Henrik Toft&lt;/author&gt;&lt;author&gt;Thomsen, Reimar Wernich&lt;/author&gt;&lt;author&gt;Hviid, Anders&lt;/author&gt;&lt;/authors&gt;&lt;/contributors&gt;&lt;titles&gt;&lt;title&gt;Arterial events, venous thromboembolism, thrombocytopenia, and bleeding after vaccination with Oxford-AstraZeneca ChAdOx1-S in Denmark and Norway: population based cohort study&lt;/title&gt;&lt;secondary-title&gt;BMJ&lt;/secondary-title&gt;&lt;/titles&gt;&lt;periodical&gt;&lt;full-title&gt;BMJ&lt;/full-title&gt;&lt;/periodical&gt;&lt;pages&gt;n1114&lt;/pages&gt;&lt;volume&gt;373&lt;/volume&gt;&lt;dates&gt;&lt;year&gt;2021&lt;/year&gt;&lt;/dates&gt;&lt;urls&gt;&lt;related-urls&gt;&lt;url&gt;https://www.bmj.com/content/bmj/373/bmj.n1114.full.pdf&lt;/url&gt;&lt;/related-urls&gt;&lt;/urls&gt;&lt;electronic-resource-num&gt;10.1136/bmj.n1114&lt;/electronic-resource-num&gt;&lt;/record&gt;&lt;/Cite&gt;&lt;/EndNote&gt;</w:instrText>
            </w:r>
            <w:r w:rsidR="00481BC4" w:rsidRPr="007B5CE2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separate"/>
            </w:r>
            <w:r w:rsidR="00481BC4" w:rsidRPr="007B5CE2">
              <w:rPr>
                <w:rFonts w:ascii="Arial" w:hAnsi="Arial" w:cs="Arial"/>
                <w:noProof/>
                <w:color w:val="000000" w:themeColor="text1"/>
                <w:sz w:val="18"/>
                <w:szCs w:val="18"/>
                <w:vertAlign w:val="superscript"/>
              </w:rPr>
              <w:t>4</w:t>
            </w:r>
            <w:r w:rsidR="00481BC4" w:rsidRPr="007B5CE2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end"/>
            </w:r>
            <w:r w:rsidR="00481BC4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</w:t>
            </w:r>
            <w:r w:rsidR="003444DD"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to identify thrombotic events of interest</w:t>
            </w:r>
          </w:p>
          <w:p w14:paraId="237803E1" w14:textId="4BF249FA" w:rsidR="00481BC4" w:rsidRPr="00882077" w:rsidRDefault="00481BC4" w:rsidP="007B5CE2">
            <w:pP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</w:p>
        </w:tc>
      </w:tr>
      <w:tr w:rsidR="007B5CE2" w:rsidRPr="007B5CE2" w14:paraId="24DBB2B6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92249" w14:textId="77777777" w:rsidR="003444DD" w:rsidRPr="00882077" w:rsidRDefault="003444DD" w:rsidP="007B5CE2">
            <w:pP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Outcome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4F8D2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Coding Syste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A9A3B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Code</w:t>
            </w:r>
          </w:p>
        </w:tc>
      </w:tr>
      <w:tr w:rsidR="007B5CE2" w:rsidRPr="007B5CE2" w14:paraId="59B8822E" w14:textId="77777777" w:rsidTr="00882077">
        <w:trPr>
          <w:trHeight w:val="359"/>
        </w:trPr>
        <w:tc>
          <w:tcPr>
            <w:tcW w:w="995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3AB8A" w14:textId="77777777" w:rsidR="003444DD" w:rsidRPr="00882077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Hepatic Vein Thrombosis</w:t>
            </w:r>
          </w:p>
        </w:tc>
      </w:tr>
      <w:tr w:rsidR="007B5CE2" w:rsidRPr="007B5CE2" w14:paraId="2865BCCF" w14:textId="77777777" w:rsidTr="00882077">
        <w:trPr>
          <w:trHeight w:val="35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70FA1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Budd-Chiari syndrome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F6311" w14:textId="23D43540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832E8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0</w:t>
            </w:r>
          </w:p>
        </w:tc>
      </w:tr>
      <w:tr w:rsidR="007B5CE2" w:rsidRPr="007B5CE2" w14:paraId="2172204A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91276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Budd-Chiari syndrome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61ABA" w14:textId="1F0B8CED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9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C0D97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453</w:t>
            </w:r>
          </w:p>
        </w:tc>
      </w:tr>
      <w:tr w:rsidR="007B5CE2" w:rsidRPr="007B5CE2" w14:paraId="2BE33C73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D86D5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Budd-Chiari syndrome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A6BF3" w14:textId="192A2E2D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C298F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0</w:t>
            </w:r>
          </w:p>
        </w:tc>
      </w:tr>
      <w:tr w:rsidR="00481BC4" w:rsidRPr="007B5CE2" w14:paraId="3360F9BC" w14:textId="77777777" w:rsidTr="006F02AF">
        <w:trPr>
          <w:trHeight w:val="319"/>
        </w:trPr>
        <w:tc>
          <w:tcPr>
            <w:tcW w:w="995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665ED" w14:textId="0DA3497B" w:rsidR="00481BC4" w:rsidRPr="00882077" w:rsidRDefault="00481BC4" w:rsidP="00882077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Portal </w:t>
            </w: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V</w:t>
            </w: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ein </w:t>
            </w: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T</w:t>
            </w: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hrombosis</w:t>
            </w:r>
          </w:p>
        </w:tc>
      </w:tr>
      <w:tr w:rsidR="007B5CE2" w:rsidRPr="007B5CE2" w14:paraId="21C5FB36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96376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Portal vein thrombosis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96841" w14:textId="4C46AD75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15CE8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1</w:t>
            </w:r>
          </w:p>
        </w:tc>
      </w:tr>
      <w:tr w:rsidR="007B5CE2" w:rsidRPr="007B5CE2" w14:paraId="756DA0A6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312AB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Portal vein thrombosis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011F8" w14:textId="4E792DB5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E4DDA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1</w:t>
            </w:r>
          </w:p>
        </w:tc>
      </w:tr>
      <w:tr w:rsidR="007B5CE2" w:rsidRPr="007B5CE2" w14:paraId="11E5399E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8F545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lastRenderedPageBreak/>
              <w:t>Portal vein thrombosis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62060" w14:textId="19DB482E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9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4C137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452</w:t>
            </w:r>
          </w:p>
        </w:tc>
      </w:tr>
      <w:tr w:rsidR="007B5CE2" w:rsidRPr="007B5CE2" w14:paraId="2F1288C3" w14:textId="77777777" w:rsidTr="00882077">
        <w:trPr>
          <w:trHeight w:val="319"/>
        </w:trPr>
        <w:tc>
          <w:tcPr>
            <w:tcW w:w="995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025B0" w14:textId="77777777" w:rsidR="003444DD" w:rsidRPr="00882077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Splanchnic Vein Thrombosis</w:t>
            </w:r>
          </w:p>
        </w:tc>
      </w:tr>
      <w:tr w:rsidR="007B5CE2" w:rsidRPr="007B5CE2" w14:paraId="346CBA83" w14:textId="77777777" w:rsidTr="00882077">
        <w:trPr>
          <w:trHeight w:val="35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560AD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Portal vein thrombosis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AC3C2" w14:textId="0C6CD4DF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4CD82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1</w:t>
            </w:r>
          </w:p>
        </w:tc>
      </w:tr>
      <w:tr w:rsidR="007B5CE2" w:rsidRPr="007B5CE2" w14:paraId="54B5CE58" w14:textId="77777777" w:rsidTr="00882077">
        <w:trPr>
          <w:trHeight w:val="35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BF59A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Budd-Chiari syndrome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9EFC1" w14:textId="462F1F6A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FC503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0</w:t>
            </w:r>
          </w:p>
        </w:tc>
      </w:tr>
      <w:tr w:rsidR="007B5CE2" w:rsidRPr="007B5CE2" w14:paraId="172A4341" w14:textId="77777777" w:rsidTr="00882077">
        <w:trPr>
          <w:trHeight w:val="35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9E008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Portal vein thrombosis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4797C" w14:textId="18D50C63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9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55712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452</w:t>
            </w:r>
          </w:p>
        </w:tc>
      </w:tr>
      <w:tr w:rsidR="007B5CE2" w:rsidRPr="007B5CE2" w14:paraId="593BC15B" w14:textId="77777777" w:rsidTr="00882077">
        <w:trPr>
          <w:trHeight w:val="35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2D5E0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Budd-Chiari syndrome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3D43C" w14:textId="4048F480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9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1BDD0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453</w:t>
            </w:r>
          </w:p>
        </w:tc>
      </w:tr>
      <w:tr w:rsidR="007B5CE2" w:rsidRPr="007B5CE2" w14:paraId="328DFA25" w14:textId="77777777" w:rsidTr="00882077">
        <w:trPr>
          <w:trHeight w:val="35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5B65E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Budd-Chiari syndrome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22D16" w14:textId="49D8B7BA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85EEA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0</w:t>
            </w:r>
          </w:p>
        </w:tc>
      </w:tr>
      <w:tr w:rsidR="007B5CE2" w:rsidRPr="007B5CE2" w14:paraId="1658760E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22DB1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Portal vein thrombosis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FA762" w14:textId="1A0D439F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52A66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1</w:t>
            </w:r>
          </w:p>
        </w:tc>
      </w:tr>
      <w:tr w:rsidR="007B5CE2" w:rsidRPr="007B5CE2" w14:paraId="08908EA4" w14:textId="77777777" w:rsidTr="00882077">
        <w:trPr>
          <w:trHeight w:val="319"/>
        </w:trPr>
        <w:tc>
          <w:tcPr>
            <w:tcW w:w="995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5B93F" w14:textId="2311301F" w:rsidR="003444DD" w:rsidRPr="00882077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Visceral </w:t>
            </w:r>
            <w:r w:rsidR="007B5CE2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V</w:t>
            </w: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enous </w:t>
            </w:r>
            <w:r w:rsidR="007B5CE2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T</w:t>
            </w: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hrombosis</w:t>
            </w:r>
          </w:p>
        </w:tc>
      </w:tr>
      <w:tr w:rsidR="007B5CE2" w:rsidRPr="007B5CE2" w14:paraId="2CF7D5FB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CDA82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Embolism and thrombosis of abdominal aorta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77827" w14:textId="656FE2CF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96295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74.0</w:t>
            </w:r>
          </w:p>
        </w:tc>
      </w:tr>
      <w:tr w:rsidR="007B5CE2" w:rsidRPr="007B5CE2" w14:paraId="21294A94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8CEBB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Budd-Chiari syndrome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FBFE4" w14:textId="105D1F54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14D26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0</w:t>
            </w:r>
          </w:p>
        </w:tc>
      </w:tr>
      <w:tr w:rsidR="007B5CE2" w:rsidRPr="007B5CE2" w14:paraId="743CF9DD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EC3D8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Embolism and thrombosis of renal vein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C0929" w14:textId="5F87A438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865FB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3</w:t>
            </w:r>
          </w:p>
        </w:tc>
      </w:tr>
      <w:tr w:rsidR="007B5CE2" w:rsidRPr="007B5CE2" w14:paraId="6ECD909E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A8F84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Embolism and thrombosis of renal vein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0B203" w14:textId="71B3D5DA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A0EFB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3</w:t>
            </w:r>
          </w:p>
        </w:tc>
      </w:tr>
      <w:tr w:rsidR="007B5CE2" w:rsidRPr="007B5CE2" w14:paraId="18571018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1EAA4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Budd-Chiari syndrome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38F7D" w14:textId="1B200069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47631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0</w:t>
            </w:r>
          </w:p>
        </w:tc>
      </w:tr>
      <w:tr w:rsidR="007B5CE2" w:rsidRPr="007B5CE2" w14:paraId="54F81BCD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11779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Other arterial embolism and thrombosis of abdominal aorta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E63FC" w14:textId="35BC8B7F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E8B04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74.09</w:t>
            </w:r>
          </w:p>
        </w:tc>
      </w:tr>
      <w:tr w:rsidR="007B5CE2" w:rsidRPr="007B5CE2" w14:paraId="7BBC300E" w14:textId="77777777" w:rsidTr="00882077">
        <w:trPr>
          <w:trHeight w:val="319"/>
        </w:trPr>
        <w:tc>
          <w:tcPr>
            <w:tcW w:w="995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F7159" w14:textId="1D404854" w:rsidR="003444DD" w:rsidRPr="00882077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Cerebral Venous </w:t>
            </w:r>
            <w:r w:rsidR="007B5CE2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T</w:t>
            </w: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hrombosis</w:t>
            </w:r>
          </w:p>
        </w:tc>
      </w:tr>
      <w:tr w:rsidR="007B5CE2" w:rsidRPr="007B5CE2" w14:paraId="237503CF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C8949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Nonpyogenic thrombosis of intracranial venous system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BADA2" w14:textId="4623730A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0D9ED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67.6</w:t>
            </w:r>
          </w:p>
        </w:tc>
      </w:tr>
      <w:tr w:rsidR="007B5CE2" w:rsidRPr="007B5CE2" w14:paraId="4750499D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FE434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Cerebral infarction due to cerebral venous thrombosis, nonpyogenic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28E15" w14:textId="59012D22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1AAC0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63.6</w:t>
            </w:r>
          </w:p>
        </w:tc>
      </w:tr>
      <w:tr w:rsidR="007B5CE2" w:rsidRPr="007B5CE2" w14:paraId="0D8D65C5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4D8E9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Nonpyogenic thrombosis of intracranial venous sinus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24A6C" w14:textId="1D2D5DC6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9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DDABD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437.6</w:t>
            </w:r>
          </w:p>
        </w:tc>
      </w:tr>
      <w:tr w:rsidR="007B5CE2" w:rsidRPr="007B5CE2" w14:paraId="24B58FFE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5F9A2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Nonpyogenic thrombosis of intracranial venous system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65EC5" w14:textId="70734866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E77C5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67.6</w:t>
            </w:r>
          </w:p>
        </w:tc>
      </w:tr>
      <w:tr w:rsidR="007B5CE2" w:rsidRPr="007B5CE2" w14:paraId="51624550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1CB6D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Cerebral infarction due to cerebral venous thrombosis, nonpyogenic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611BB" w14:textId="11AD583C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2F372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63.6</w:t>
            </w:r>
          </w:p>
        </w:tc>
      </w:tr>
      <w:tr w:rsidR="007B5CE2" w:rsidRPr="007B5CE2" w14:paraId="4A3FD9EF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9F34A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Cerebral venous sinus thrombosis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746EF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90BA1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</w:tr>
      <w:tr w:rsidR="007B5CE2" w:rsidRPr="007B5CE2" w14:paraId="1590251A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87361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Nonpyogenic thrombosis of intracranial venous system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F1AA5" w14:textId="421EADEB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DED94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67.6</w:t>
            </w:r>
          </w:p>
        </w:tc>
      </w:tr>
      <w:tr w:rsidR="007B5CE2" w:rsidRPr="007B5CE2" w14:paraId="2EAFC462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C2438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Cerebral infarction due to cerebral venous thrombosis, nonpyogenic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66703" w14:textId="2E02EC16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AC2CB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63.6</w:t>
            </w:r>
          </w:p>
        </w:tc>
      </w:tr>
      <w:tr w:rsidR="007B5CE2" w:rsidRPr="007B5CE2" w14:paraId="69DAE9C6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DA6E4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Nonpyogenic thrombosis of intracranial venous sinus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830A7" w14:textId="4127C80E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9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F3682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437.6</w:t>
            </w:r>
          </w:p>
        </w:tc>
      </w:tr>
      <w:tr w:rsidR="007B5CE2" w:rsidRPr="007B5CE2" w14:paraId="709844D2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734E3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Nonpyogenic thrombosis of intracranial venous system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C4A7C7" w14:textId="2E32A68A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569C9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67.6</w:t>
            </w:r>
          </w:p>
        </w:tc>
      </w:tr>
      <w:tr w:rsidR="007B5CE2" w:rsidRPr="007B5CE2" w14:paraId="72506547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50F6C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Cerebral infarction due to cerebral venous thrombosis, nonpyogenic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D61B3" w14:textId="682BD3B9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9E418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63.6</w:t>
            </w:r>
          </w:p>
        </w:tc>
      </w:tr>
      <w:tr w:rsidR="007B5CE2" w:rsidRPr="007B5CE2" w14:paraId="676CFD44" w14:textId="77777777" w:rsidTr="00882077">
        <w:trPr>
          <w:trHeight w:val="422"/>
        </w:trPr>
        <w:tc>
          <w:tcPr>
            <w:tcW w:w="995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4A38AD" w14:textId="12BEF9A9" w:rsidR="003444DD" w:rsidRPr="00882077" w:rsidRDefault="003444DD" w:rsidP="007B5CE2">
            <w:pP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Venous </w:t>
            </w:r>
            <w:r w:rsidR="007B5CE2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T</w:t>
            </w: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hromboembolism - </w:t>
            </w:r>
            <w:r w:rsidR="007B5CE2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B</w:t>
            </w: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road</w:t>
            </w:r>
          </w:p>
        </w:tc>
      </w:tr>
      <w:tr w:rsidR="007B5CE2" w:rsidRPr="007B5CE2" w14:paraId="198BF5D1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3D114A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Phlebitis and thrombophlebitis of lower extremities, unspecified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CD19D3" w14:textId="437C8B75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649A9A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0.3</w:t>
            </w:r>
          </w:p>
        </w:tc>
      </w:tr>
      <w:tr w:rsidR="007B5CE2" w:rsidRPr="007B5CE2" w14:paraId="14E73748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620DAC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Phlebitis and thrombophlebitis of unspecified site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B3428C" w14:textId="1BFED0C9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0CBE24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0.9</w:t>
            </w:r>
          </w:p>
        </w:tc>
      </w:tr>
      <w:tr w:rsidR="007B5CE2" w:rsidRPr="007B5CE2" w14:paraId="22650266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409496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Embolism and thrombosis of vena cava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90E04A" w14:textId="199C7B39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F92749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2</w:t>
            </w:r>
          </w:p>
        </w:tc>
      </w:tr>
      <w:tr w:rsidR="007B5CE2" w:rsidRPr="007B5CE2" w14:paraId="4E4B0503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19C598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Phlebitis and thrombophlebitis of femoral vein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BE1716" w14:textId="23300922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8869AE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0.1</w:t>
            </w:r>
          </w:p>
        </w:tc>
      </w:tr>
      <w:tr w:rsidR="007B5CE2" w:rsidRPr="007B5CE2" w14:paraId="3EAEE442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0C24E6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Thrombophlebitis migrans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F0591A" w14:textId="04DB2583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973A93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1</w:t>
            </w:r>
          </w:p>
        </w:tc>
      </w:tr>
      <w:tr w:rsidR="007B5CE2" w:rsidRPr="007B5CE2" w14:paraId="5A1E9484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777D0F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Phlebitis and thrombophlebitis of other deep vessels of lower extremities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05946C" w14:textId="663AC2FE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1BC343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0.2</w:t>
            </w:r>
          </w:p>
        </w:tc>
      </w:tr>
      <w:tr w:rsidR="007B5CE2" w:rsidRPr="007B5CE2" w14:paraId="014886DB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34681D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Phlebitis and thrombophlebitis of other sites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8B0A6A" w14:textId="77577126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1B2ADF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0.8</w:t>
            </w:r>
          </w:p>
        </w:tc>
      </w:tr>
      <w:tr w:rsidR="007B5CE2" w:rsidRPr="007B5CE2" w14:paraId="3ACA2E19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6A2ADE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Phlebitis and thrombophlebitis of other (or unspecified) deep vessels of left, right, bilateral or unspecified lower extremity 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FB600A" w14:textId="709CA7B4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A03952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0.201-3,9; I80.291-3,9</w:t>
            </w:r>
          </w:p>
          <w:p w14:paraId="14C3E8E4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</w:tr>
      <w:tr w:rsidR="007B5CE2" w:rsidRPr="007B5CE2" w14:paraId="66E1549F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57428E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lastRenderedPageBreak/>
              <w:t>Acute (or chronic) embolism and thrombosis of superior (or inferior) vena cava 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A13ABF" w14:textId="44DA899E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578048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210-1; I82.220-1</w:t>
            </w:r>
          </w:p>
        </w:tc>
      </w:tr>
      <w:tr w:rsidR="007B5CE2" w:rsidRPr="007B5CE2" w14:paraId="68C60919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784B60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Phlebitis and thrombophlebitis of left, right or unspecified femoral vein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F08621" w14:textId="0EDE5B87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567B54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0.10-2</w:t>
            </w:r>
          </w:p>
        </w:tc>
      </w:tr>
      <w:tr w:rsidR="007B5CE2" w:rsidRPr="007B5CE2" w14:paraId="48043130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57FE25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Acute embolism and thrombosis of left, right, bilateral or unspecified iliac vein 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BD80CC" w14:textId="0369F774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02E427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421-3,9</w:t>
            </w:r>
          </w:p>
          <w:p w14:paraId="50F7A866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</w:tr>
      <w:tr w:rsidR="007B5CE2" w:rsidRPr="007B5CE2" w14:paraId="0CE421A7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DFD9FF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Acute (or chronic) embolism and thrombosis of unspecified vein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BB0A7E" w14:textId="1346D377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8E4B1B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90-1</w:t>
            </w:r>
          </w:p>
        </w:tc>
      </w:tr>
      <w:tr w:rsidR="007B5CE2" w:rsidRPr="007B5CE2" w14:paraId="5FF35D76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EBCB27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Acute (or chronic) embolism and thrombosis of other specified veins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DD5595" w14:textId="1F2B4A29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291ABB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890-1</w:t>
            </w:r>
          </w:p>
        </w:tc>
      </w:tr>
      <w:tr w:rsidR="007B5CE2" w:rsidRPr="007B5CE2" w14:paraId="11A3F8EA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55566E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Chronic embolism and thrombosis of vein in left, right or unspecified lower extremity 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E17647" w14:textId="5AC8B6C6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836418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591,2,9</w:t>
            </w:r>
          </w:p>
        </w:tc>
      </w:tr>
      <w:tr w:rsidR="007B5CE2" w:rsidRPr="007B5CE2" w14:paraId="56CE9A9D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90D6CA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Acute embolism and thrombosis of left, right, bilateral or unspecified deep veins of left lower extremity 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8CDC8D" w14:textId="6118A664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F5C68C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401-3,9</w:t>
            </w:r>
          </w:p>
        </w:tc>
      </w:tr>
      <w:tr w:rsidR="007B5CE2" w:rsidRPr="007B5CE2" w14:paraId="3E9A7D91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0E4F64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Acute embolism and thrombosis of other specified deep vein of left, right, bilateral or unspecified lower extremity 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088318" w14:textId="09B429B7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9A32C5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491-3,9</w:t>
            </w:r>
          </w:p>
        </w:tc>
      </w:tr>
      <w:tr w:rsidR="007B5CE2" w:rsidRPr="007B5CE2" w14:paraId="7382684D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D000E3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Chronic embolism and thrombosis of unspecified deep veins of right, bilateral or unspecified lower extremity 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BEDCCF" w14:textId="5FB10DB9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29AA98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501,3,9</w:t>
            </w:r>
          </w:p>
        </w:tc>
      </w:tr>
      <w:tr w:rsidR="007B5CE2" w:rsidRPr="007B5CE2" w14:paraId="04FFFAA6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E83F11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Embolism and thrombosis of superficial veins of left, right, bilateral or unspecified lower extremity * 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C85B00" w14:textId="26684D8C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57D12A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811-3,9</w:t>
            </w:r>
          </w:p>
        </w:tc>
      </w:tr>
      <w:tr w:rsidR="007B5CE2" w:rsidRPr="007B5CE2" w14:paraId="49A3D1B0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3F633B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Chronic embolism and thrombosis of unspecified deep veins of left or right proximal lower extremity 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CEBFB9" w14:textId="0A73B773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9E0EA0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5Y1-2</w:t>
            </w:r>
          </w:p>
        </w:tc>
      </w:tr>
      <w:tr w:rsidR="007B5CE2" w:rsidRPr="007B5CE2" w14:paraId="31181ECC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B0244E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Acute embolism and thrombosis of unspecified deep veins of left, right, bilateral, or unspecified distal lower extremity 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6D963B" w14:textId="1451641D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2943BB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4Z1-3,9</w:t>
            </w:r>
          </w:p>
        </w:tc>
      </w:tr>
      <w:tr w:rsidR="007B5CE2" w:rsidRPr="007B5CE2" w14:paraId="75D57A44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6244FD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b/>
                <w:bCs/>
                <w:color w:val="000000" w:themeColor="text1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Acute embolism and thrombosis of unspecified deep veins of left, right, bilateral or unspecified proximal lower extremity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FD5F53" w14:textId="117A5BE5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3EBC96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4Y1-3,9</w:t>
            </w:r>
          </w:p>
        </w:tc>
      </w:tr>
      <w:tr w:rsidR="007B5CE2" w:rsidRPr="007B5CE2" w14:paraId="29BFDB6D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C07040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Acute embolism and thrombosis of deep veins of left, right or unspecified upper extremity * 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9F104F" w14:textId="1E240BE1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415E00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621,2,9</w:t>
            </w:r>
          </w:p>
        </w:tc>
      </w:tr>
      <w:tr w:rsidR="007B5CE2" w:rsidRPr="007B5CE2" w14:paraId="6F0AD0E4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51ABA1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Acute embolism and thrombosis of left, right, bilateral or unspecified popliteal vein * 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3220D3" w14:textId="67E8663E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21F041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431-3,9</w:t>
            </w:r>
          </w:p>
        </w:tc>
      </w:tr>
      <w:tr w:rsidR="007B5CE2" w:rsidRPr="007B5CE2" w14:paraId="6A0AD0E4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FCAE85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Acute embolism and thrombosis of left, right or bilateral tibial vein 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BFE92D" w14:textId="59A73881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613A6A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441-3</w:t>
            </w:r>
          </w:p>
        </w:tc>
      </w:tr>
      <w:tr w:rsidR="007B5CE2" w:rsidRPr="007B5CE2" w14:paraId="3D292EE8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FCB99B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Acute embolism and thrombosis of left, right, bilateral, or unspecified femoral vein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695608" w14:textId="7F2FA0D9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16723C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411-3,9</w:t>
            </w:r>
          </w:p>
        </w:tc>
      </w:tr>
      <w:tr w:rsidR="007B5CE2" w:rsidRPr="007B5CE2" w14:paraId="7D3C0764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F93C37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Acute embolism and thrombosis of left, right or unspecified axillary vein * 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880430" w14:textId="613AABED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15892B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A11,2,9</w:t>
            </w:r>
          </w:p>
        </w:tc>
      </w:tr>
      <w:tr w:rsidR="007B5CE2" w:rsidRPr="007B5CE2" w14:paraId="2EFDEE5B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F48031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Acute embolism and thrombosis of left, right, bilateral or unspecified internal jugular vein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E68AD3" w14:textId="22E2901F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68B53E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C11-3,9</w:t>
            </w:r>
          </w:p>
        </w:tc>
      </w:tr>
      <w:tr w:rsidR="007B5CE2" w:rsidRPr="007B5CE2" w14:paraId="5269EEE7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ADE2F0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Acute embolism and thrombosis of left, right, bilateral or unspecified  subclavian vein*</w:t>
            </w:r>
          </w:p>
        </w:tc>
        <w:tc>
          <w:tcPr>
            <w:tcW w:w="2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E7EEC6" w14:textId="68BFB3C0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2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BFF6C0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82.B11-3,9</w:t>
            </w:r>
          </w:p>
        </w:tc>
      </w:tr>
      <w:tr w:rsidR="007B5CE2" w:rsidRPr="007B5CE2" w14:paraId="211F33A7" w14:textId="77777777" w:rsidTr="00882077">
        <w:trPr>
          <w:trHeight w:val="319"/>
        </w:trPr>
        <w:tc>
          <w:tcPr>
            <w:tcW w:w="54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FEF4E0" w14:textId="77777777" w:rsidR="003444DD" w:rsidRPr="00882077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* Included in narrow outcome definition </w:t>
            </w:r>
          </w:p>
        </w:tc>
        <w:tc>
          <w:tcPr>
            <w:tcW w:w="22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0510DE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22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64BFCE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</w:tr>
    </w:tbl>
    <w:p w14:paraId="2DC75DB8" w14:textId="77777777" w:rsidR="003444DD" w:rsidRPr="007B5CE2" w:rsidRDefault="003444DD" w:rsidP="003444DD">
      <w:pPr>
        <w:rPr>
          <w:rFonts w:ascii="Arial" w:hAnsi="Arial" w:cs="Arial"/>
          <w:color w:val="000000" w:themeColor="text1"/>
          <w:sz w:val="18"/>
          <w:szCs w:val="18"/>
        </w:rPr>
      </w:pPr>
    </w:p>
    <w:tbl>
      <w:tblPr>
        <w:tblW w:w="8931" w:type="dxa"/>
        <w:tblLook w:val="04A0" w:firstRow="1" w:lastRow="0" w:firstColumn="1" w:lastColumn="0" w:noHBand="0" w:noVBand="1"/>
      </w:tblPr>
      <w:tblGrid>
        <w:gridCol w:w="4536"/>
        <w:gridCol w:w="2410"/>
        <w:gridCol w:w="1985"/>
      </w:tblGrid>
      <w:tr w:rsidR="007B5CE2" w:rsidRPr="007B5CE2" w14:paraId="7C09B803" w14:textId="77777777" w:rsidTr="00882077">
        <w:trPr>
          <w:trHeight w:val="320"/>
        </w:trPr>
        <w:tc>
          <w:tcPr>
            <w:tcW w:w="893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B9E4647" w14:textId="2BC46B0B" w:rsidR="003444DD" w:rsidRDefault="00616A94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Supplementary </w:t>
            </w:r>
            <w:r w:rsidR="003444DD"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Table </w:t>
            </w:r>
            <w:r w:rsidR="00481BC4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A3</w:t>
            </w:r>
            <w:r w:rsidR="004B1269"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.</w:t>
            </w:r>
            <w:r w:rsidR="003444DD"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 </w:t>
            </w:r>
            <w:r w:rsidR="003444DD"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ICD-9, ICD-10, ICD-10-CM codes used </w:t>
            </w:r>
            <w:r w:rsidR="00481BC4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by </w:t>
            </w:r>
            <w:r w:rsidR="00481BC4" w:rsidRPr="007B5CE2">
              <w:rPr>
                <w:rFonts w:ascii="Arial" w:hAnsi="Arial" w:cs="Arial"/>
                <w:color w:val="000000" w:themeColor="text1"/>
                <w:sz w:val="18"/>
                <w:szCs w:val="18"/>
              </w:rPr>
              <w:t>Prieto-Alhambra and colleagues</w:t>
            </w:r>
            <w:r w:rsidR="00481BC4" w:rsidRPr="007B5CE2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begin"/>
            </w:r>
            <w:r w:rsidR="00481BC4" w:rsidRPr="007B5CE2">
              <w:rPr>
                <w:rFonts w:ascii="Arial" w:hAnsi="Arial" w:cs="Arial"/>
                <w:color w:val="000000" w:themeColor="text1"/>
                <w:sz w:val="18"/>
                <w:szCs w:val="18"/>
              </w:rPr>
              <w:instrText xml:space="preserve"> ADDIN EN.CITE &lt;EndNote&gt;&lt;Cite&gt;&lt;Author&gt;Pottegård&lt;/Author&gt;&lt;Year&gt;2021&lt;/Year&gt;&lt;RecNum&gt;2&lt;/RecNum&gt;&lt;DisplayText&gt;&lt;style face="superscript"&gt;4&lt;/style&gt;&lt;/DisplayText&gt;&lt;record&gt;&lt;rec-number&gt;2&lt;/rec-number&gt;&lt;foreign-keys&gt;&lt;key app="EN" db-id="tvz5pd20sv5vrlea5ryvwr5ap0w0rrs0pw9r" timestamp="1662656959"&gt;2&lt;/key&gt;&lt;/foreign-keys&gt;&lt;ref-type name="Journal Article"&gt;17&lt;/ref-type&gt;&lt;contributors&gt;&lt;authors&gt;&lt;author&gt;Pottegård, Anton&lt;/author&gt;&lt;author&gt;Lund, Lars Christian&lt;/author&gt;&lt;author&gt;Karlstad, Øystein&lt;/author&gt;&lt;author&gt;Dahl, Jesper&lt;/author&gt;&lt;author&gt;Andersen, Morten&lt;/author&gt;&lt;author&gt;Hallas, Jesper&lt;/author&gt;&lt;author&gt;Lidegaard, Øjvind&lt;/author&gt;&lt;author&gt;Tapia, German&lt;/author&gt;&lt;author&gt;Gulseth, Hanne Løvdal&lt;/author&gt;&lt;author&gt;Ruiz, Paz Lopez-Doriga&lt;/author&gt;&lt;author&gt;Watle, Sara Viksmoen&lt;/author&gt;&lt;author&gt;Mikkelsen, Anders Pretzmann&lt;/author&gt;&lt;author&gt;Pedersen, Lars&lt;/author&gt;&lt;author&gt;Sørensen, Henrik Toft&lt;/author&gt;&lt;author&gt;Thomsen, Reimar Wernich&lt;/author&gt;&lt;author&gt;Hviid, Anders&lt;/author&gt;&lt;/authors&gt;&lt;/contributors&gt;&lt;titles&gt;&lt;title&gt;Arterial events, venous thromboembolism, thrombocytopenia, and bleeding after vaccination with Oxford-AstraZeneca ChAdOx1-S in Denmark and Norway: population based cohort study&lt;/title&gt;&lt;secondary-title&gt;BMJ&lt;/secondary-title&gt;&lt;/titles&gt;&lt;periodical&gt;&lt;full-title&gt;BMJ&lt;/full-title&gt;&lt;/periodical&gt;&lt;pages&gt;n1114&lt;/pages&gt;&lt;volume&gt;373&lt;/volume&gt;&lt;dates&gt;&lt;year&gt;2021&lt;/year&gt;&lt;/dates&gt;&lt;urls&gt;&lt;related-urls&gt;&lt;url&gt;https://www.bmj.com/content/bmj/373/bmj.n1114.full.pdf&lt;/url&gt;&lt;/related-urls&gt;&lt;/urls&gt;&lt;electronic-resource-num&gt;10.1136/bmj.n1114&lt;/electronic-resource-num&gt;&lt;/record&gt;&lt;/Cite&gt;&lt;/EndNote&gt;</w:instrText>
            </w:r>
            <w:r w:rsidR="00481BC4" w:rsidRPr="007B5CE2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separate"/>
            </w:r>
            <w:r w:rsidR="00481BC4" w:rsidRPr="007B5CE2">
              <w:rPr>
                <w:rFonts w:ascii="Arial" w:hAnsi="Arial" w:cs="Arial"/>
                <w:noProof/>
                <w:color w:val="000000" w:themeColor="text1"/>
                <w:sz w:val="18"/>
                <w:szCs w:val="18"/>
                <w:vertAlign w:val="superscript"/>
              </w:rPr>
              <w:t>4</w:t>
            </w:r>
            <w:r w:rsidR="00481BC4" w:rsidRPr="007B5CE2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end"/>
            </w:r>
            <w:r w:rsidR="00481BC4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</w:t>
            </w:r>
            <w:r w:rsidR="003444DD"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to identify thrombocytopenia outcomes</w:t>
            </w:r>
          </w:p>
          <w:p w14:paraId="54632EDD" w14:textId="5E123594" w:rsidR="00481BC4" w:rsidRPr="00882077" w:rsidRDefault="00481BC4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</w:tr>
      <w:tr w:rsidR="007B5CE2" w:rsidRPr="007B5CE2" w14:paraId="64C6374F" w14:textId="77777777" w:rsidTr="00882077">
        <w:trPr>
          <w:trHeight w:val="360"/>
        </w:trPr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5423A" w14:textId="77777777" w:rsidR="003444DD" w:rsidRPr="00882077" w:rsidRDefault="003444DD" w:rsidP="007B5CE2">
            <w:pP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Outcome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A7DB7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Coding System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5BCBC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Code</w:t>
            </w:r>
          </w:p>
        </w:tc>
      </w:tr>
      <w:tr w:rsidR="007B5CE2" w:rsidRPr="007B5CE2" w14:paraId="20D3CC80" w14:textId="77777777" w:rsidTr="00882077">
        <w:trPr>
          <w:trHeight w:val="360"/>
        </w:trPr>
        <w:tc>
          <w:tcPr>
            <w:tcW w:w="893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4C8B0" w14:textId="3E2CC751" w:rsidR="003444DD" w:rsidRPr="00882077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Immune </w:t>
            </w:r>
            <w:r w:rsidR="007B5CE2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T</w:t>
            </w: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hrombocytopenia</w:t>
            </w:r>
          </w:p>
        </w:tc>
      </w:tr>
      <w:tr w:rsidR="007B5CE2" w:rsidRPr="007B5CE2" w14:paraId="171AA63E" w14:textId="77777777" w:rsidTr="00882077">
        <w:trPr>
          <w:trHeight w:val="360"/>
        </w:trPr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905B1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diopathic thrombocytopenic purpura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C442D" w14:textId="56E7432B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022FA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D69.3</w:t>
            </w:r>
          </w:p>
        </w:tc>
      </w:tr>
      <w:tr w:rsidR="007B5CE2" w:rsidRPr="007B5CE2" w14:paraId="3257BEA4" w14:textId="77777777" w:rsidTr="00882077">
        <w:trPr>
          <w:trHeight w:val="360"/>
        </w:trPr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84EB2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Heparin induced thrombocytopenia (HIT)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FE904" w14:textId="0108B32C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B1D16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D75.82</w:t>
            </w:r>
          </w:p>
        </w:tc>
      </w:tr>
      <w:tr w:rsidR="007B5CE2" w:rsidRPr="007B5CE2" w14:paraId="3B91A099" w14:textId="77777777" w:rsidTr="00882077">
        <w:trPr>
          <w:trHeight w:val="360"/>
        </w:trPr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977E9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Evans syndrome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A19C9" w14:textId="45CE5DB3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-CM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BFC79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D69.41</w:t>
            </w:r>
          </w:p>
        </w:tc>
      </w:tr>
      <w:tr w:rsidR="007B5CE2" w:rsidRPr="007B5CE2" w14:paraId="6E9E7198" w14:textId="77777777" w:rsidTr="00882077">
        <w:trPr>
          <w:trHeight w:val="320"/>
        </w:trPr>
        <w:tc>
          <w:tcPr>
            <w:tcW w:w="893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CAE41F" w14:textId="18ED7725" w:rsidR="003444DD" w:rsidRPr="00882077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Throbocytopenic </w:t>
            </w:r>
            <w:r w:rsidR="007B5CE2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P</w:t>
            </w: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urpura</w:t>
            </w:r>
          </w:p>
        </w:tc>
      </w:tr>
      <w:tr w:rsidR="007B5CE2" w:rsidRPr="007B5CE2" w14:paraId="7B426DFE" w14:textId="77777777" w:rsidTr="00882077">
        <w:trPr>
          <w:trHeight w:val="320"/>
        </w:trPr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8C97B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Idiopathic thrombocytopenic purpura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657DC" w14:textId="69008095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58D82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D69.3</w:t>
            </w:r>
          </w:p>
        </w:tc>
      </w:tr>
      <w:tr w:rsidR="007B5CE2" w:rsidRPr="007B5CE2" w14:paraId="3317E36E" w14:textId="77777777" w:rsidTr="00882077">
        <w:trPr>
          <w:trHeight w:val="360"/>
        </w:trPr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2AB33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Thrombotic microangiopathy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E9C2B" w14:textId="5351D288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9F2E4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M31.1</w:t>
            </w:r>
          </w:p>
        </w:tc>
      </w:tr>
      <w:tr w:rsidR="007B5CE2" w:rsidRPr="007B5CE2" w14:paraId="4886C3F4" w14:textId="77777777" w:rsidTr="00882077">
        <w:trPr>
          <w:trHeight w:val="360"/>
        </w:trPr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CBB31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Thrombotic microangiopathy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62489" w14:textId="050695A9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9-CM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47E86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446.6</w:t>
            </w:r>
          </w:p>
        </w:tc>
      </w:tr>
      <w:tr w:rsidR="007B5CE2" w:rsidRPr="007B5CE2" w14:paraId="3FC2AFC7" w14:textId="77777777" w:rsidTr="00882077">
        <w:trPr>
          <w:trHeight w:val="360"/>
        </w:trPr>
        <w:tc>
          <w:tcPr>
            <w:tcW w:w="893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84958" w14:textId="13904466" w:rsidR="003444DD" w:rsidRPr="00882077" w:rsidRDefault="003444DD" w:rsidP="007B5CE2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lastRenderedPageBreak/>
              <w:t xml:space="preserve">Thrombotic </w:t>
            </w:r>
            <w:r w:rsidR="007B5CE2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T</w:t>
            </w: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 xml:space="preserve">hrombocytopenia </w:t>
            </w:r>
            <w:r w:rsidR="007B5CE2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P</w:t>
            </w:r>
            <w:r w:rsidRPr="00882077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urpura</w:t>
            </w:r>
          </w:p>
        </w:tc>
      </w:tr>
      <w:tr w:rsidR="007B5CE2" w:rsidRPr="007B5CE2" w14:paraId="06BEA942" w14:textId="77777777" w:rsidTr="00882077">
        <w:trPr>
          <w:trHeight w:val="360"/>
        </w:trPr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E340B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Haemolytic-uraemic syndrome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F602A" w14:textId="209CAA3D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900C1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D59.3</w:t>
            </w:r>
          </w:p>
        </w:tc>
      </w:tr>
      <w:tr w:rsidR="007B5CE2" w:rsidRPr="007B5CE2" w14:paraId="1196E0A7" w14:textId="77777777" w:rsidTr="00882077">
        <w:trPr>
          <w:trHeight w:val="360"/>
        </w:trPr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004D8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Thrombotic microangiopathy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6B153" w14:textId="353BADF1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1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DBBB5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M31.1</w:t>
            </w:r>
          </w:p>
        </w:tc>
      </w:tr>
      <w:tr w:rsidR="007B5CE2" w:rsidRPr="007B5CE2" w14:paraId="14842DAE" w14:textId="77777777" w:rsidTr="00882077">
        <w:trPr>
          <w:trHeight w:val="360"/>
        </w:trPr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52E99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Thrombotic microangiopathy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98BCE" w14:textId="4D8CD0D7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9-CM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55114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446.6</w:t>
            </w:r>
          </w:p>
        </w:tc>
      </w:tr>
      <w:tr w:rsidR="007B5CE2" w:rsidRPr="007B5CE2" w14:paraId="00942574" w14:textId="77777777" w:rsidTr="00882077">
        <w:trPr>
          <w:trHeight w:val="360"/>
        </w:trPr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935A4" w14:textId="77777777" w:rsidR="003444DD" w:rsidRPr="00882077" w:rsidRDefault="003444DD" w:rsidP="007B5CE2">
            <w:pPr>
              <w:ind w:left="283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Hemolytic-uremic syndrome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BAEB9" w14:textId="2E349D3A" w:rsidR="003444DD" w:rsidRPr="00882077" w:rsidRDefault="00170A64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CD-9-CM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A9006" w14:textId="77777777" w:rsidR="003444DD" w:rsidRPr="00882077" w:rsidRDefault="003444DD" w:rsidP="007B5CE2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 w:themeColor="text1"/>
                <w:sz w:val="18"/>
                <w:szCs w:val="18"/>
              </w:rPr>
              <w:t>283.11</w:t>
            </w:r>
          </w:p>
        </w:tc>
      </w:tr>
    </w:tbl>
    <w:p w14:paraId="23CE9D5C" w14:textId="77777777" w:rsidR="003444DD" w:rsidRDefault="003444DD" w:rsidP="003444DD">
      <w:pPr>
        <w:rPr>
          <w:rFonts w:ascii="Arial" w:hAnsi="Arial" w:cs="Arial"/>
          <w:color w:val="000000" w:themeColor="text1"/>
          <w:sz w:val="18"/>
          <w:szCs w:val="18"/>
        </w:rPr>
      </w:pPr>
    </w:p>
    <w:p w14:paraId="03274107" w14:textId="77777777" w:rsidR="00481BC4" w:rsidRDefault="00481BC4" w:rsidP="00481BC4">
      <w:pPr>
        <w:rPr>
          <w:rFonts w:ascii="Arial" w:hAnsi="Arial" w:cs="Arial"/>
          <w:color w:val="000000" w:themeColor="text1"/>
          <w:sz w:val="18"/>
          <w:szCs w:val="18"/>
        </w:rPr>
      </w:pPr>
    </w:p>
    <w:p w14:paraId="296BBE3E" w14:textId="5290C640" w:rsidR="00481BC4" w:rsidRPr="00D23C26" w:rsidRDefault="00481BC4" w:rsidP="00481BC4">
      <w:pPr>
        <w:rPr>
          <w:rFonts w:ascii="Arial" w:eastAsiaTheme="minorHAnsi" w:hAnsi="Arial" w:cs="Arial"/>
          <w:b/>
          <w:bCs/>
          <w:sz w:val="32"/>
          <w:szCs w:val="32"/>
        </w:rPr>
      </w:pPr>
      <w:r w:rsidRPr="00D23C26">
        <w:rPr>
          <w:rFonts w:ascii="Arial" w:eastAsiaTheme="minorHAnsi" w:hAnsi="Arial" w:cs="Arial"/>
          <w:b/>
          <w:bCs/>
          <w:sz w:val="32"/>
          <w:szCs w:val="32"/>
        </w:rPr>
        <w:t xml:space="preserve">Appendix </w:t>
      </w:r>
      <w:r>
        <w:rPr>
          <w:rFonts w:ascii="Arial" w:eastAsiaTheme="minorHAnsi" w:hAnsi="Arial" w:cs="Arial"/>
          <w:b/>
          <w:bCs/>
          <w:sz w:val="32"/>
          <w:szCs w:val="32"/>
        </w:rPr>
        <w:t>B</w:t>
      </w:r>
      <w:r w:rsidRPr="00D23C26">
        <w:rPr>
          <w:rFonts w:ascii="Arial" w:eastAsiaTheme="minorHAnsi" w:hAnsi="Arial" w:cs="Arial"/>
          <w:b/>
          <w:bCs/>
          <w:sz w:val="32"/>
          <w:szCs w:val="32"/>
        </w:rPr>
        <w:t xml:space="preserve">. </w:t>
      </w:r>
      <w:r>
        <w:rPr>
          <w:rFonts w:ascii="Arial" w:eastAsiaTheme="minorHAnsi" w:hAnsi="Arial" w:cs="Arial"/>
          <w:b/>
          <w:bCs/>
          <w:sz w:val="32"/>
          <w:szCs w:val="32"/>
        </w:rPr>
        <w:t>ICD-10-CM Algorithm fo</w:t>
      </w:r>
      <w:r w:rsidRPr="00481BC4">
        <w:rPr>
          <w:rFonts w:ascii="Arial" w:eastAsiaTheme="minorHAnsi" w:hAnsi="Arial" w:cs="Arial"/>
          <w:b/>
          <w:bCs/>
          <w:sz w:val="32"/>
          <w:szCs w:val="32"/>
        </w:rPr>
        <w:t xml:space="preserve">r </w:t>
      </w:r>
      <w:r>
        <w:rPr>
          <w:rFonts w:ascii="Arial" w:eastAsiaTheme="minorHAnsi" w:hAnsi="Arial" w:cs="Arial"/>
          <w:b/>
          <w:bCs/>
          <w:sz w:val="32"/>
          <w:szCs w:val="32"/>
        </w:rPr>
        <w:t>T</w:t>
      </w:r>
      <w:r w:rsidRPr="00481BC4">
        <w:rPr>
          <w:rFonts w:ascii="Arial" w:eastAsiaTheme="minorHAnsi" w:hAnsi="Arial" w:cs="Arial"/>
          <w:b/>
          <w:bCs/>
          <w:sz w:val="32"/>
          <w:szCs w:val="32"/>
        </w:rPr>
        <w:t xml:space="preserve">hrombosis with </w:t>
      </w:r>
      <w:r>
        <w:rPr>
          <w:rFonts w:ascii="Arial" w:eastAsiaTheme="minorHAnsi" w:hAnsi="Arial" w:cs="Arial"/>
          <w:b/>
          <w:bCs/>
          <w:sz w:val="32"/>
          <w:szCs w:val="32"/>
        </w:rPr>
        <w:t>T</w:t>
      </w:r>
      <w:r w:rsidRPr="00481BC4">
        <w:rPr>
          <w:rFonts w:ascii="Arial" w:eastAsiaTheme="minorHAnsi" w:hAnsi="Arial" w:cs="Arial"/>
          <w:b/>
          <w:bCs/>
          <w:sz w:val="32"/>
          <w:szCs w:val="32"/>
        </w:rPr>
        <w:t xml:space="preserve">hrombocytopenia </w:t>
      </w:r>
      <w:r>
        <w:rPr>
          <w:rFonts w:ascii="Arial" w:eastAsiaTheme="minorHAnsi" w:hAnsi="Arial" w:cs="Arial"/>
          <w:b/>
          <w:bCs/>
          <w:sz w:val="32"/>
          <w:szCs w:val="32"/>
        </w:rPr>
        <w:t>S</w:t>
      </w:r>
      <w:r w:rsidRPr="00481BC4">
        <w:rPr>
          <w:rFonts w:ascii="Arial" w:eastAsiaTheme="minorHAnsi" w:hAnsi="Arial" w:cs="Arial"/>
          <w:b/>
          <w:bCs/>
          <w:sz w:val="32"/>
          <w:szCs w:val="32"/>
        </w:rPr>
        <w:t xml:space="preserve">yndrome (TTS) at </w:t>
      </w:r>
      <w:r>
        <w:rPr>
          <w:rFonts w:ascii="Arial" w:eastAsiaTheme="minorHAnsi" w:hAnsi="Arial" w:cs="Arial"/>
          <w:b/>
          <w:bCs/>
          <w:sz w:val="32"/>
          <w:szCs w:val="32"/>
        </w:rPr>
        <w:t>U</w:t>
      </w:r>
      <w:r w:rsidRPr="00481BC4">
        <w:rPr>
          <w:rFonts w:ascii="Arial" w:eastAsiaTheme="minorHAnsi" w:hAnsi="Arial" w:cs="Arial"/>
          <w:b/>
          <w:bCs/>
          <w:sz w:val="32"/>
          <w:szCs w:val="32"/>
        </w:rPr>
        <w:t xml:space="preserve">nusual </w:t>
      </w:r>
      <w:r>
        <w:rPr>
          <w:rFonts w:ascii="Arial" w:eastAsiaTheme="minorHAnsi" w:hAnsi="Arial" w:cs="Arial"/>
          <w:b/>
          <w:bCs/>
          <w:sz w:val="32"/>
          <w:szCs w:val="32"/>
        </w:rPr>
        <w:t>S</w:t>
      </w:r>
      <w:r w:rsidRPr="00481BC4">
        <w:rPr>
          <w:rFonts w:ascii="Arial" w:eastAsiaTheme="minorHAnsi" w:hAnsi="Arial" w:cs="Arial"/>
          <w:b/>
          <w:bCs/>
          <w:sz w:val="32"/>
          <w:szCs w:val="32"/>
        </w:rPr>
        <w:t>ites</w:t>
      </w:r>
      <w:r>
        <w:rPr>
          <w:rFonts w:ascii="Arial" w:eastAsiaTheme="minorHAnsi" w:hAnsi="Arial" w:cs="Arial"/>
          <w:b/>
          <w:bCs/>
          <w:sz w:val="32"/>
          <w:szCs w:val="32"/>
        </w:rPr>
        <w:t xml:space="preserve"> </w:t>
      </w:r>
    </w:p>
    <w:p w14:paraId="6A9D39A7" w14:textId="77777777" w:rsidR="00481BC4" w:rsidRDefault="00481BC4" w:rsidP="00481BC4">
      <w:pPr>
        <w:rPr>
          <w:rFonts w:ascii="Arial" w:hAnsi="Arial" w:cs="Arial"/>
          <w:sz w:val="18"/>
          <w:szCs w:val="18"/>
        </w:rPr>
      </w:pPr>
    </w:p>
    <w:p w14:paraId="62939267" w14:textId="06C0D799" w:rsidR="00481BC4" w:rsidRDefault="00616A94" w:rsidP="00481BC4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b/>
          <w:bCs/>
          <w:sz w:val="18"/>
          <w:szCs w:val="18"/>
        </w:rPr>
        <w:t xml:space="preserve">Supplementary </w:t>
      </w:r>
      <w:r w:rsidR="00481BC4">
        <w:rPr>
          <w:rFonts w:ascii="Arial" w:hAnsi="Arial" w:cs="Arial"/>
          <w:b/>
          <w:bCs/>
          <w:sz w:val="18"/>
          <w:szCs w:val="18"/>
        </w:rPr>
        <w:t xml:space="preserve">Table B1: </w:t>
      </w:r>
      <w:r w:rsidR="00481BC4" w:rsidRPr="00481BC4">
        <w:rPr>
          <w:rFonts w:ascii="Arial" w:hAnsi="Arial" w:cs="Arial"/>
          <w:sz w:val="18"/>
          <w:szCs w:val="18"/>
        </w:rPr>
        <w:t>Algorithm component 1 (unusual site thrombosis): Requires ≥1 ICD-10-CM diagnosis code indicating unusual site thrombosis (intracranial venous thrombosis OR intraabdominal venous thrombosis).</w:t>
      </w:r>
      <w:r w:rsidR="00F751CF">
        <w:rPr>
          <w:rFonts w:ascii="Arial" w:hAnsi="Arial" w:cs="Arial"/>
          <w:sz w:val="18"/>
          <w:szCs w:val="18"/>
        </w:rPr>
        <w:t xml:space="preserve"> </w:t>
      </w:r>
      <w:r w:rsidR="00F751CF" w:rsidRPr="00F751CF">
        <w:rPr>
          <w:rFonts w:ascii="Arial" w:hAnsi="Arial" w:cs="Arial"/>
          <w:sz w:val="18"/>
          <w:szCs w:val="18"/>
        </w:rPr>
        <w:t>While not specific to intraabdominal venous thrombosis, the I82.890 code is indicated to diagnose splenic vein thrombosis, and other splanchnic vein thromboses.</w:t>
      </w:r>
    </w:p>
    <w:p w14:paraId="5EDABB52" w14:textId="77777777" w:rsidR="009460E5" w:rsidRDefault="009460E5" w:rsidP="00481BC4">
      <w:pPr>
        <w:rPr>
          <w:rFonts w:ascii="Arial" w:hAnsi="Arial" w:cs="Arial"/>
          <w:sz w:val="18"/>
          <w:szCs w:val="18"/>
        </w:rPr>
      </w:pPr>
    </w:p>
    <w:tbl>
      <w:tblPr>
        <w:tblW w:w="5063" w:type="pct"/>
        <w:tblLayout w:type="fixed"/>
        <w:tblLook w:val="04A0" w:firstRow="1" w:lastRow="0" w:firstColumn="1" w:lastColumn="0" w:noHBand="0" w:noVBand="1"/>
      </w:tblPr>
      <w:tblGrid>
        <w:gridCol w:w="966"/>
        <w:gridCol w:w="3961"/>
        <w:gridCol w:w="1549"/>
        <w:gridCol w:w="2992"/>
      </w:tblGrid>
      <w:tr w:rsidR="007844BF" w:rsidRPr="00170A64" w14:paraId="501295D4" w14:textId="77777777" w:rsidTr="00882077">
        <w:trPr>
          <w:trHeight w:val="264"/>
        </w:trPr>
        <w:tc>
          <w:tcPr>
            <w:tcW w:w="51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DDCDD" w14:textId="77777777" w:rsidR="007844BF" w:rsidRPr="00882077" w:rsidRDefault="007844BF" w:rsidP="007844BF">
            <w:pP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de</w:t>
            </w:r>
          </w:p>
        </w:tc>
        <w:tc>
          <w:tcPr>
            <w:tcW w:w="209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EF7FA" w14:textId="1E310118" w:rsidR="007844BF" w:rsidRPr="00882077" w:rsidRDefault="007844BF" w:rsidP="007844BF">
            <w:pP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Code </w:t>
            </w:r>
            <w:r w:rsidRPr="0088207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Description</w:t>
            </w:r>
          </w:p>
        </w:tc>
        <w:tc>
          <w:tcPr>
            <w:tcW w:w="8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1A7FE29" w14:textId="60B201E5" w:rsidR="007844BF" w:rsidRPr="007844BF" w:rsidRDefault="007844BF" w:rsidP="007844BF">
            <w:pP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ding System</w:t>
            </w:r>
          </w:p>
        </w:tc>
        <w:tc>
          <w:tcPr>
            <w:tcW w:w="15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C2F07" w14:textId="3556E550" w:rsidR="007844BF" w:rsidRPr="00882077" w:rsidRDefault="007844BF" w:rsidP="007844BF">
            <w:pP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hrombosis Type</w:t>
            </w:r>
          </w:p>
        </w:tc>
      </w:tr>
      <w:tr w:rsidR="007844BF" w:rsidRPr="00170A64" w14:paraId="2F105FA6" w14:textId="77777777" w:rsidTr="00882077">
        <w:trPr>
          <w:trHeight w:val="264"/>
        </w:trPr>
        <w:tc>
          <w:tcPr>
            <w:tcW w:w="5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AC7A5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67.6</w:t>
            </w:r>
          </w:p>
        </w:tc>
        <w:tc>
          <w:tcPr>
            <w:tcW w:w="20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9F8C7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Nonpyogenic thrombosis of intracranial venous system</w:t>
            </w:r>
          </w:p>
        </w:tc>
        <w:tc>
          <w:tcPr>
            <w:tcW w:w="8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CA1FEC1" w14:textId="27FFA16F" w:rsidR="007844BF" w:rsidRPr="007844BF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CD-10-CM</w:t>
            </w:r>
          </w:p>
        </w:tc>
        <w:tc>
          <w:tcPr>
            <w:tcW w:w="15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9E39B" w14:textId="04CE6269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ntracranial venous thrombosis</w:t>
            </w:r>
          </w:p>
        </w:tc>
      </w:tr>
      <w:tr w:rsidR="007844BF" w:rsidRPr="00170A64" w14:paraId="466135A4" w14:textId="77777777" w:rsidTr="00882077">
        <w:trPr>
          <w:trHeight w:val="264"/>
        </w:trPr>
        <w:tc>
          <w:tcPr>
            <w:tcW w:w="5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2356E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63.6</w:t>
            </w:r>
          </w:p>
        </w:tc>
        <w:tc>
          <w:tcPr>
            <w:tcW w:w="20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8736E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Cerebral infarction due to cerebral venous thrombosis, nonpyogenic</w:t>
            </w:r>
          </w:p>
        </w:tc>
        <w:tc>
          <w:tcPr>
            <w:tcW w:w="8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4E783A5" w14:textId="14E0F7BE" w:rsidR="007844BF" w:rsidRPr="007844BF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CD-10-CM</w:t>
            </w:r>
          </w:p>
        </w:tc>
        <w:tc>
          <w:tcPr>
            <w:tcW w:w="15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14530" w14:textId="6DB71D2F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ntracranial venous thrombosis</w:t>
            </w:r>
          </w:p>
        </w:tc>
      </w:tr>
      <w:tr w:rsidR="007844BF" w:rsidRPr="00170A64" w14:paraId="77056315" w14:textId="77777777" w:rsidTr="00882077">
        <w:trPr>
          <w:trHeight w:val="264"/>
        </w:trPr>
        <w:tc>
          <w:tcPr>
            <w:tcW w:w="5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3A4AE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O22.50</w:t>
            </w:r>
          </w:p>
        </w:tc>
        <w:tc>
          <w:tcPr>
            <w:tcW w:w="20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1615C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Cerebral venous thrombosis in pregnancy, unspecified trimester</w:t>
            </w:r>
          </w:p>
        </w:tc>
        <w:tc>
          <w:tcPr>
            <w:tcW w:w="8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B0C6FC4" w14:textId="158CF464" w:rsidR="007844BF" w:rsidRPr="007844BF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  <w:tc>
          <w:tcPr>
            <w:tcW w:w="15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0B81A" w14:textId="60B21640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ntracranial venous thrombosis</w:t>
            </w:r>
          </w:p>
        </w:tc>
      </w:tr>
      <w:tr w:rsidR="007844BF" w:rsidRPr="00170A64" w14:paraId="1AF3C79B" w14:textId="77777777" w:rsidTr="00882077">
        <w:trPr>
          <w:trHeight w:val="264"/>
        </w:trPr>
        <w:tc>
          <w:tcPr>
            <w:tcW w:w="5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71F3B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O22.51</w:t>
            </w:r>
          </w:p>
        </w:tc>
        <w:tc>
          <w:tcPr>
            <w:tcW w:w="20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5E4FD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Cerebral venous thrombosis in pregnancy, first trimester</w:t>
            </w:r>
          </w:p>
        </w:tc>
        <w:tc>
          <w:tcPr>
            <w:tcW w:w="8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63E79F4" w14:textId="5B8854ED" w:rsidR="007844BF" w:rsidRPr="007844BF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  <w:tc>
          <w:tcPr>
            <w:tcW w:w="15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E8D7C" w14:textId="172875DE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ntracranial venous thrombosis</w:t>
            </w:r>
          </w:p>
        </w:tc>
      </w:tr>
      <w:tr w:rsidR="007844BF" w:rsidRPr="00170A64" w14:paraId="32663590" w14:textId="77777777" w:rsidTr="00882077">
        <w:trPr>
          <w:trHeight w:val="264"/>
        </w:trPr>
        <w:tc>
          <w:tcPr>
            <w:tcW w:w="5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D4693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O22.52</w:t>
            </w:r>
          </w:p>
        </w:tc>
        <w:tc>
          <w:tcPr>
            <w:tcW w:w="20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930E5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Cerebral venous thrombosis in pregnancy, second trimester</w:t>
            </w:r>
          </w:p>
        </w:tc>
        <w:tc>
          <w:tcPr>
            <w:tcW w:w="8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834D3CD" w14:textId="182EF592" w:rsidR="007844BF" w:rsidRPr="007844BF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  <w:tc>
          <w:tcPr>
            <w:tcW w:w="15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5A393" w14:textId="25D930E0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ntracranial venous thrombosis</w:t>
            </w:r>
          </w:p>
        </w:tc>
      </w:tr>
      <w:tr w:rsidR="007844BF" w:rsidRPr="00170A64" w14:paraId="702D1E73" w14:textId="77777777" w:rsidTr="00882077">
        <w:trPr>
          <w:trHeight w:val="264"/>
        </w:trPr>
        <w:tc>
          <w:tcPr>
            <w:tcW w:w="5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1A3C4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O22.53</w:t>
            </w:r>
          </w:p>
        </w:tc>
        <w:tc>
          <w:tcPr>
            <w:tcW w:w="20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45080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Cerebral venous thrombosis in pregnancy, third trimester</w:t>
            </w:r>
          </w:p>
        </w:tc>
        <w:tc>
          <w:tcPr>
            <w:tcW w:w="8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FA52E1" w14:textId="5C8FA3F9" w:rsidR="007844BF" w:rsidRPr="007844BF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  <w:tc>
          <w:tcPr>
            <w:tcW w:w="15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0FE1E" w14:textId="3DAE0B75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ntracranial venous thrombosis</w:t>
            </w:r>
          </w:p>
        </w:tc>
      </w:tr>
      <w:tr w:rsidR="007844BF" w:rsidRPr="00170A64" w14:paraId="4B943ADD" w14:textId="77777777" w:rsidTr="00882077">
        <w:trPr>
          <w:trHeight w:val="264"/>
        </w:trPr>
        <w:tc>
          <w:tcPr>
            <w:tcW w:w="5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60656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O87.3</w:t>
            </w:r>
          </w:p>
        </w:tc>
        <w:tc>
          <w:tcPr>
            <w:tcW w:w="20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DBBBA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Cerebral venous thrombosis in the puerperium</w:t>
            </w:r>
          </w:p>
        </w:tc>
        <w:tc>
          <w:tcPr>
            <w:tcW w:w="8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1DB1E12" w14:textId="0D9281AB" w:rsidR="007844BF" w:rsidRPr="007844BF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  <w:tc>
          <w:tcPr>
            <w:tcW w:w="15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7A809" w14:textId="164A779A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ntracranial venous thrombosis</w:t>
            </w:r>
          </w:p>
        </w:tc>
      </w:tr>
      <w:tr w:rsidR="007844BF" w:rsidRPr="00170A64" w14:paraId="796B0467" w14:textId="77777777" w:rsidTr="00882077">
        <w:trPr>
          <w:trHeight w:val="264"/>
        </w:trPr>
        <w:tc>
          <w:tcPr>
            <w:tcW w:w="5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2FCA4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G08</w:t>
            </w:r>
          </w:p>
        </w:tc>
        <w:tc>
          <w:tcPr>
            <w:tcW w:w="20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2D693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ntracranial and intraspinal phlebitis and thrombophlebitis</w:t>
            </w:r>
          </w:p>
        </w:tc>
        <w:tc>
          <w:tcPr>
            <w:tcW w:w="8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9A5D154" w14:textId="48853A6A" w:rsidR="007844BF" w:rsidRPr="007844BF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  <w:tc>
          <w:tcPr>
            <w:tcW w:w="15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EABAD" w14:textId="0E1D6B30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ntracranial venous thrombosis</w:t>
            </w:r>
          </w:p>
        </w:tc>
      </w:tr>
      <w:tr w:rsidR="007844BF" w:rsidRPr="00170A64" w14:paraId="132FE0F4" w14:textId="77777777" w:rsidTr="00882077">
        <w:trPr>
          <w:trHeight w:val="264"/>
        </w:trPr>
        <w:tc>
          <w:tcPr>
            <w:tcW w:w="5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4C979" w14:textId="79E0F8FA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82.890</w:t>
            </w:r>
          </w:p>
        </w:tc>
        <w:tc>
          <w:tcPr>
            <w:tcW w:w="20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1E9B7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Acute embolism and thrombosis of other specified veins</w:t>
            </w:r>
          </w:p>
        </w:tc>
        <w:tc>
          <w:tcPr>
            <w:tcW w:w="8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3712C08" w14:textId="3A1EBE50" w:rsidR="007844BF" w:rsidRPr="007844BF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  <w:tc>
          <w:tcPr>
            <w:tcW w:w="15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00B9C" w14:textId="095C4289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ntraabdominal venous thrombosis</w:t>
            </w:r>
          </w:p>
        </w:tc>
      </w:tr>
      <w:tr w:rsidR="007844BF" w:rsidRPr="00170A64" w14:paraId="05B0AE36" w14:textId="77777777" w:rsidTr="00882077">
        <w:trPr>
          <w:trHeight w:val="264"/>
        </w:trPr>
        <w:tc>
          <w:tcPr>
            <w:tcW w:w="5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59F3F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81</w:t>
            </w:r>
          </w:p>
        </w:tc>
        <w:tc>
          <w:tcPr>
            <w:tcW w:w="20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B0CFA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Portal vein thrombosis</w:t>
            </w:r>
          </w:p>
        </w:tc>
        <w:tc>
          <w:tcPr>
            <w:tcW w:w="8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32FDC9" w14:textId="4877D9AE" w:rsidR="007844BF" w:rsidRPr="007844BF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  <w:tc>
          <w:tcPr>
            <w:tcW w:w="15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DAB89" w14:textId="17B2F378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ntraabdominal venous thrombosis</w:t>
            </w:r>
          </w:p>
        </w:tc>
      </w:tr>
      <w:tr w:rsidR="007844BF" w:rsidRPr="00170A64" w14:paraId="2A1E0B2A" w14:textId="77777777" w:rsidTr="00882077">
        <w:trPr>
          <w:trHeight w:val="264"/>
        </w:trPr>
        <w:tc>
          <w:tcPr>
            <w:tcW w:w="5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7F002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82.0</w:t>
            </w:r>
          </w:p>
        </w:tc>
        <w:tc>
          <w:tcPr>
            <w:tcW w:w="20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F64E1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Budd-Chiari Syndrome</w:t>
            </w:r>
          </w:p>
        </w:tc>
        <w:tc>
          <w:tcPr>
            <w:tcW w:w="8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C45A5BF" w14:textId="38E6C127" w:rsidR="007844BF" w:rsidRPr="007844BF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  <w:tc>
          <w:tcPr>
            <w:tcW w:w="15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DD1A5" w14:textId="0A3EF4E5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ntraabdominal venous thrombosis</w:t>
            </w:r>
          </w:p>
        </w:tc>
      </w:tr>
      <w:tr w:rsidR="007844BF" w:rsidRPr="00170A64" w14:paraId="0EC30101" w14:textId="77777777" w:rsidTr="00882077">
        <w:trPr>
          <w:trHeight w:val="264"/>
        </w:trPr>
        <w:tc>
          <w:tcPr>
            <w:tcW w:w="5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F018E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82.3</w:t>
            </w:r>
          </w:p>
        </w:tc>
        <w:tc>
          <w:tcPr>
            <w:tcW w:w="20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B8060" w14:textId="7777777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Embolism and thrombosis of renal vein</w:t>
            </w:r>
          </w:p>
        </w:tc>
        <w:tc>
          <w:tcPr>
            <w:tcW w:w="8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7E71866" w14:textId="078CBFF3" w:rsidR="007844BF" w:rsidRPr="007844BF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  <w:tc>
          <w:tcPr>
            <w:tcW w:w="15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8A9E9" w14:textId="06F45ED7" w:rsidR="007844BF" w:rsidRPr="00882077" w:rsidRDefault="007844BF" w:rsidP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2077">
              <w:rPr>
                <w:rFonts w:ascii="Arial" w:hAnsi="Arial" w:cs="Arial"/>
                <w:color w:val="000000"/>
                <w:sz w:val="18"/>
                <w:szCs w:val="18"/>
              </w:rPr>
              <w:t>Intraabdominal venous thrombosis</w:t>
            </w:r>
          </w:p>
        </w:tc>
      </w:tr>
    </w:tbl>
    <w:p w14:paraId="1C951F27" w14:textId="77777777" w:rsidR="009460E5" w:rsidRDefault="009460E5" w:rsidP="00481BC4">
      <w:pPr>
        <w:rPr>
          <w:rFonts w:ascii="Arial" w:hAnsi="Arial" w:cs="Arial"/>
          <w:sz w:val="18"/>
          <w:szCs w:val="18"/>
        </w:rPr>
      </w:pPr>
    </w:p>
    <w:p w14:paraId="65527997" w14:textId="46BC76F8" w:rsidR="00170A64" w:rsidRDefault="00616A94" w:rsidP="00170A64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b/>
          <w:bCs/>
          <w:sz w:val="18"/>
          <w:szCs w:val="18"/>
        </w:rPr>
        <w:t xml:space="preserve">Supplementary </w:t>
      </w:r>
      <w:r w:rsidR="00170A64">
        <w:rPr>
          <w:rFonts w:ascii="Arial" w:hAnsi="Arial" w:cs="Arial"/>
          <w:b/>
          <w:bCs/>
          <w:sz w:val="18"/>
          <w:szCs w:val="18"/>
        </w:rPr>
        <w:t xml:space="preserve">Table B2: </w:t>
      </w:r>
      <w:r w:rsidR="00170A64" w:rsidRPr="00170A64">
        <w:rPr>
          <w:rFonts w:ascii="Arial" w:hAnsi="Arial" w:cs="Arial"/>
          <w:sz w:val="18"/>
          <w:szCs w:val="18"/>
        </w:rPr>
        <w:t>Algorithm component 2 (thrombocytopenia): Requires ≥1 ICD-10-CM diagnosis code indicating thrombocytopenia within 14 days of an unusual site thrombosis diagnosis code (algorithm component 1)</w:t>
      </w:r>
      <w:r w:rsidR="00170A64" w:rsidRPr="00481BC4">
        <w:rPr>
          <w:rFonts w:ascii="Arial" w:hAnsi="Arial" w:cs="Arial"/>
          <w:sz w:val="18"/>
          <w:szCs w:val="18"/>
        </w:rPr>
        <w:t>.</w:t>
      </w:r>
    </w:p>
    <w:p w14:paraId="5F6D5438" w14:textId="125C2818" w:rsidR="00170A64" w:rsidRDefault="00170A64" w:rsidP="00170A64">
      <w:pPr>
        <w:rPr>
          <w:rFonts w:ascii="Arial" w:hAnsi="Arial" w:cs="Arial"/>
          <w:sz w:val="18"/>
          <w:szCs w:val="18"/>
        </w:rPr>
      </w:pPr>
    </w:p>
    <w:tbl>
      <w:tblPr>
        <w:tblW w:w="6745" w:type="dxa"/>
        <w:tblLook w:val="04A0" w:firstRow="1" w:lastRow="0" w:firstColumn="1" w:lastColumn="0" w:noHBand="0" w:noVBand="1"/>
      </w:tblPr>
      <w:tblGrid>
        <w:gridCol w:w="1165"/>
        <w:gridCol w:w="3960"/>
        <w:gridCol w:w="1620"/>
      </w:tblGrid>
      <w:tr w:rsidR="007844BF" w14:paraId="2CC34B21" w14:textId="77777777" w:rsidTr="00471447">
        <w:trPr>
          <w:trHeight w:val="279"/>
        </w:trPr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7B14C" w14:textId="77777777" w:rsidR="007844BF" w:rsidRDefault="007844BF">
            <w:pP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de</w:t>
            </w:r>
          </w:p>
        </w:tc>
        <w:tc>
          <w:tcPr>
            <w:tcW w:w="3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97AB8" w14:textId="77777777" w:rsidR="007844BF" w:rsidRDefault="007844BF">
            <w:pP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de Description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58A9C" w14:textId="77777777" w:rsidR="007844BF" w:rsidRDefault="007844BF">
            <w:pP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ding System</w:t>
            </w:r>
          </w:p>
        </w:tc>
      </w:tr>
      <w:tr w:rsidR="007844BF" w14:paraId="5E285D0A" w14:textId="77777777" w:rsidTr="00471447">
        <w:trPr>
          <w:trHeight w:val="279"/>
        </w:trPr>
        <w:tc>
          <w:tcPr>
            <w:tcW w:w="11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5FD44" w14:textId="77777777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D69.3</w:t>
            </w:r>
          </w:p>
        </w:tc>
        <w:tc>
          <w:tcPr>
            <w:tcW w:w="3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1F018" w14:textId="77777777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Immune thrombocytopenic purpura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4B31E" w14:textId="06C0A29D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</w:tr>
      <w:tr w:rsidR="007844BF" w14:paraId="5D5139B7" w14:textId="77777777" w:rsidTr="00471447">
        <w:trPr>
          <w:trHeight w:val="279"/>
        </w:trPr>
        <w:tc>
          <w:tcPr>
            <w:tcW w:w="11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62BFD" w14:textId="77777777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D69.49</w:t>
            </w:r>
          </w:p>
        </w:tc>
        <w:tc>
          <w:tcPr>
            <w:tcW w:w="3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25D35" w14:textId="77777777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Other primary thrombocytopenia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E7AFF" w14:textId="0C8FC6C2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</w:tr>
      <w:tr w:rsidR="007844BF" w14:paraId="74DB2190" w14:textId="77777777" w:rsidTr="00471447">
        <w:trPr>
          <w:trHeight w:val="279"/>
        </w:trPr>
        <w:tc>
          <w:tcPr>
            <w:tcW w:w="11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FFA59" w14:textId="77777777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D69.59</w:t>
            </w:r>
          </w:p>
        </w:tc>
        <w:tc>
          <w:tcPr>
            <w:tcW w:w="3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3EC25" w14:textId="77777777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Other secondary thrombocytopenia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709AE" w14:textId="6C2194CB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</w:tr>
      <w:tr w:rsidR="007844BF" w14:paraId="62DF24E9" w14:textId="77777777" w:rsidTr="00471447">
        <w:trPr>
          <w:trHeight w:val="279"/>
        </w:trPr>
        <w:tc>
          <w:tcPr>
            <w:tcW w:w="11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38AD9" w14:textId="77777777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M31.1</w:t>
            </w:r>
          </w:p>
        </w:tc>
        <w:tc>
          <w:tcPr>
            <w:tcW w:w="3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27249" w14:textId="77777777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Thrombotic microangiopathy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730FC" w14:textId="1CEC2E65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</w:tr>
      <w:tr w:rsidR="007844BF" w14:paraId="5DF93B63" w14:textId="77777777" w:rsidTr="00471447">
        <w:trPr>
          <w:trHeight w:val="279"/>
        </w:trPr>
        <w:tc>
          <w:tcPr>
            <w:tcW w:w="11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7F808" w14:textId="77777777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D75.82</w:t>
            </w:r>
          </w:p>
        </w:tc>
        <w:tc>
          <w:tcPr>
            <w:tcW w:w="3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30846" w14:textId="77777777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eparin induced thrombocytopenia (HIT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13634" w14:textId="6607D2CE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10-CM</w:t>
            </w:r>
          </w:p>
        </w:tc>
      </w:tr>
      <w:tr w:rsidR="007844BF" w14:paraId="55FA9434" w14:textId="77777777" w:rsidTr="00471447">
        <w:trPr>
          <w:trHeight w:val="279"/>
        </w:trPr>
        <w:tc>
          <w:tcPr>
            <w:tcW w:w="11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81E48" w14:textId="77777777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D69.6</w:t>
            </w:r>
          </w:p>
        </w:tc>
        <w:tc>
          <w:tcPr>
            <w:tcW w:w="3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E7769" w14:textId="77777777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Thrombocytopenia, unspecified  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7ED61" w14:textId="659C778F" w:rsidR="007844BF" w:rsidRDefault="007844BF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Courier New" w:hAnsi="Arial" w:cs="Arial"/>
                <w:color w:val="000000"/>
                <w:sz w:val="18"/>
                <w:szCs w:val="18"/>
              </w:rPr>
              <w:t>ICD-f10-CM</w:t>
            </w:r>
          </w:p>
        </w:tc>
      </w:tr>
    </w:tbl>
    <w:p w14:paraId="747ADC6F" w14:textId="77777777" w:rsidR="007844BF" w:rsidRDefault="007844BF" w:rsidP="00170A64">
      <w:pPr>
        <w:rPr>
          <w:rFonts w:ascii="Arial" w:hAnsi="Arial" w:cs="Arial"/>
          <w:sz w:val="18"/>
          <w:szCs w:val="18"/>
        </w:rPr>
      </w:pPr>
    </w:p>
    <w:p w14:paraId="6A7B23FE" w14:textId="77777777" w:rsidR="00170A64" w:rsidRDefault="00170A64" w:rsidP="00170A64">
      <w:pPr>
        <w:rPr>
          <w:rFonts w:ascii="Arial" w:hAnsi="Arial" w:cs="Arial"/>
          <w:sz w:val="18"/>
          <w:szCs w:val="18"/>
        </w:rPr>
      </w:pPr>
    </w:p>
    <w:p w14:paraId="4E6D881D" w14:textId="0044CD0D" w:rsidR="00170A64" w:rsidRPr="00471447" w:rsidRDefault="00170A64" w:rsidP="00170A64">
      <w:pPr>
        <w:rPr>
          <w:rFonts w:ascii="Arial" w:hAnsi="Arial" w:cs="Arial"/>
          <w:sz w:val="18"/>
          <w:szCs w:val="18"/>
        </w:rPr>
        <w:sectPr w:rsidR="00170A64" w:rsidRPr="00471447" w:rsidSect="007B5CE2">
          <w:footnotePr>
            <w:numFmt w:val="lowerRoman"/>
          </w:footnotePr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5B0BAA7C" w14:textId="77777777" w:rsidR="003444DD" w:rsidRPr="00D23C26" w:rsidRDefault="003444DD" w:rsidP="003444DD">
      <w:pPr>
        <w:rPr>
          <w:rFonts w:ascii="Arial" w:hAnsi="Arial" w:cs="Arial"/>
          <w:b/>
          <w:bCs/>
          <w:sz w:val="32"/>
          <w:szCs w:val="32"/>
        </w:rPr>
      </w:pPr>
      <w:r w:rsidRPr="00D23C26">
        <w:rPr>
          <w:rFonts w:ascii="Arial" w:hAnsi="Arial" w:cs="Arial"/>
          <w:b/>
          <w:bCs/>
          <w:sz w:val="32"/>
          <w:szCs w:val="32"/>
        </w:rPr>
        <w:lastRenderedPageBreak/>
        <w:t>Appendix C. Algorithm validation results, with thrombosis and thrombocytopenia evaluated as independent events</w:t>
      </w:r>
    </w:p>
    <w:p w14:paraId="69983634" w14:textId="77777777" w:rsidR="003444DD" w:rsidRPr="00AF761E" w:rsidRDefault="003444DD" w:rsidP="003444DD">
      <w:pPr>
        <w:rPr>
          <w:rFonts w:ascii="Arial" w:hAnsi="Arial" w:cs="Arial"/>
          <w:b/>
          <w:bCs/>
          <w:sz w:val="20"/>
          <w:szCs w:val="20"/>
        </w:rPr>
      </w:pPr>
    </w:p>
    <w:p w14:paraId="0F645CF5" w14:textId="2049EBE3" w:rsidR="003444DD" w:rsidRPr="00AF761E" w:rsidRDefault="003444DD" w:rsidP="003444D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Supplementary </w:t>
      </w:r>
      <w:r w:rsidRPr="00AF761E">
        <w:rPr>
          <w:rFonts w:ascii="Arial" w:hAnsi="Arial" w:cs="Arial"/>
          <w:b/>
          <w:bCs/>
          <w:sz w:val="20"/>
          <w:szCs w:val="20"/>
        </w:rPr>
        <w:t xml:space="preserve">Table </w:t>
      </w:r>
      <w:r w:rsidR="00DC1038">
        <w:rPr>
          <w:rFonts w:ascii="Arial" w:hAnsi="Arial" w:cs="Arial"/>
          <w:b/>
          <w:bCs/>
          <w:sz w:val="20"/>
          <w:szCs w:val="20"/>
        </w:rPr>
        <w:t>C1</w:t>
      </w:r>
      <w:r w:rsidRPr="00AF761E">
        <w:rPr>
          <w:rFonts w:ascii="Arial" w:hAnsi="Arial" w:cs="Arial"/>
          <w:b/>
          <w:bCs/>
          <w:sz w:val="20"/>
          <w:szCs w:val="20"/>
        </w:rPr>
        <w:t xml:space="preserve">. </w:t>
      </w:r>
      <w:r w:rsidRPr="00D24761">
        <w:rPr>
          <w:rFonts w:ascii="Arial" w:hAnsi="Arial" w:cs="Arial"/>
          <w:b/>
          <w:bCs/>
          <w:sz w:val="20"/>
          <w:szCs w:val="20"/>
        </w:rPr>
        <w:t>Algorithm validation results, with thrombosis and thrombocytopenia evaluated as independent events</w:t>
      </w:r>
    </w:p>
    <w:tbl>
      <w:tblPr>
        <w:tblW w:w="5091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96"/>
        <w:gridCol w:w="1176"/>
        <w:gridCol w:w="1081"/>
        <w:gridCol w:w="902"/>
        <w:gridCol w:w="1258"/>
        <w:gridCol w:w="1081"/>
        <w:gridCol w:w="1081"/>
        <w:gridCol w:w="1440"/>
        <w:gridCol w:w="1350"/>
        <w:gridCol w:w="1121"/>
      </w:tblGrid>
      <w:tr w:rsidR="00102B2E" w:rsidRPr="00AF761E" w14:paraId="10188962" w14:textId="77777777" w:rsidTr="00102B2E">
        <w:trPr>
          <w:cantSplit/>
          <w:trHeight w:val="52"/>
          <w:tblHeader/>
        </w:trPr>
        <w:tc>
          <w:tcPr>
            <w:tcW w:w="1022" w:type="pct"/>
            <w:shd w:val="clear" w:color="auto" w:fill="BFBFBF" w:themeFill="background1" w:themeFillShade="BF"/>
            <w:noWrap/>
            <w:vAlign w:val="center"/>
            <w:hideMark/>
          </w:tcPr>
          <w:p w14:paraId="184EE458" w14:textId="77777777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etric</w:t>
            </w:r>
          </w:p>
        </w:tc>
        <w:tc>
          <w:tcPr>
            <w:tcW w:w="446" w:type="pct"/>
            <w:vMerge w:val="restart"/>
            <w:shd w:val="clear" w:color="auto" w:fill="BFBFBF" w:themeFill="background1" w:themeFillShade="BF"/>
            <w:vAlign w:val="center"/>
          </w:tcPr>
          <w:p w14:paraId="315361BB" w14:textId="58A2C196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ll patients identified with unusual site TTS</w:t>
            </w:r>
          </w:p>
        </w:tc>
        <w:tc>
          <w:tcPr>
            <w:tcW w:w="2049" w:type="pct"/>
            <w:gridSpan w:val="5"/>
            <w:shd w:val="clear" w:color="auto" w:fill="BFBFBF" w:themeFill="background1" w:themeFillShade="BF"/>
            <w:vAlign w:val="center"/>
            <w:hideMark/>
          </w:tcPr>
          <w:p w14:paraId="259AC66F" w14:textId="67D504F5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atients with incident intraabdominal venous thrombosis and co-occurring thrombocytopenia diagnoses</w:t>
            </w:r>
          </w:p>
        </w:tc>
        <w:tc>
          <w:tcPr>
            <w:tcW w:w="1484" w:type="pct"/>
            <w:gridSpan w:val="3"/>
            <w:shd w:val="clear" w:color="auto" w:fill="BFBFBF" w:themeFill="background1" w:themeFillShade="BF"/>
            <w:vAlign w:val="center"/>
            <w:hideMark/>
          </w:tcPr>
          <w:p w14:paraId="3DBB4839" w14:textId="77777777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atients with incident intracranial venous thrombosis and co-occurring thrombocytopenia diagnoses</w:t>
            </w:r>
          </w:p>
        </w:tc>
      </w:tr>
      <w:tr w:rsidR="00102B2E" w:rsidRPr="00AF761E" w14:paraId="341610D3" w14:textId="77777777" w:rsidTr="00102B2E">
        <w:trPr>
          <w:cantSplit/>
          <w:trHeight w:val="52"/>
          <w:tblHeader/>
        </w:trPr>
        <w:tc>
          <w:tcPr>
            <w:tcW w:w="1022" w:type="pct"/>
            <w:shd w:val="clear" w:color="auto" w:fill="BFBFBF" w:themeFill="background1" w:themeFillShade="BF"/>
            <w:vAlign w:val="center"/>
            <w:hideMark/>
          </w:tcPr>
          <w:p w14:paraId="185B3292" w14:textId="77777777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recorded ICD-10-CM diagnosis code</w:t>
            </w: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 for thrombosis</w:t>
            </w:r>
          </w:p>
        </w:tc>
        <w:tc>
          <w:tcPr>
            <w:tcW w:w="446" w:type="pct"/>
            <w:vMerge/>
            <w:shd w:val="clear" w:color="auto" w:fill="BFBFBF" w:themeFill="background1" w:themeFillShade="BF"/>
          </w:tcPr>
          <w:p w14:paraId="2F82A883" w14:textId="77777777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410" w:type="pct"/>
            <w:shd w:val="clear" w:color="auto" w:fill="BFBFBF" w:themeFill="background1" w:themeFillShade="BF"/>
            <w:vAlign w:val="center"/>
          </w:tcPr>
          <w:p w14:paraId="45619385" w14:textId="05D759C8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342" w:type="pct"/>
            <w:shd w:val="clear" w:color="auto" w:fill="BFBFBF" w:themeFill="background1" w:themeFillShade="BF"/>
            <w:vAlign w:val="center"/>
            <w:hideMark/>
          </w:tcPr>
          <w:p w14:paraId="7DAFC6D4" w14:textId="3830DB80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81</w:t>
            </w:r>
          </w:p>
        </w:tc>
        <w:tc>
          <w:tcPr>
            <w:tcW w:w="477" w:type="pct"/>
            <w:shd w:val="clear" w:color="auto" w:fill="BFBFBF" w:themeFill="background1" w:themeFillShade="BF"/>
            <w:vAlign w:val="center"/>
            <w:hideMark/>
          </w:tcPr>
          <w:p w14:paraId="5B6BB145" w14:textId="77777777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82.890</w:t>
            </w:r>
          </w:p>
        </w:tc>
        <w:tc>
          <w:tcPr>
            <w:tcW w:w="410" w:type="pct"/>
            <w:shd w:val="clear" w:color="auto" w:fill="BFBFBF" w:themeFill="background1" w:themeFillShade="BF"/>
            <w:vAlign w:val="center"/>
            <w:hideMark/>
          </w:tcPr>
          <w:p w14:paraId="4D7C8074" w14:textId="77777777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82.0</w:t>
            </w:r>
          </w:p>
        </w:tc>
        <w:tc>
          <w:tcPr>
            <w:tcW w:w="410" w:type="pct"/>
            <w:shd w:val="clear" w:color="auto" w:fill="BFBFBF" w:themeFill="background1" w:themeFillShade="BF"/>
            <w:vAlign w:val="center"/>
            <w:hideMark/>
          </w:tcPr>
          <w:p w14:paraId="3C58BA8E" w14:textId="77777777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82.3</w:t>
            </w:r>
          </w:p>
        </w:tc>
        <w:tc>
          <w:tcPr>
            <w:tcW w:w="546" w:type="pct"/>
            <w:shd w:val="clear" w:color="auto" w:fill="BFBFBF" w:themeFill="background1" w:themeFillShade="BF"/>
            <w:vAlign w:val="center"/>
          </w:tcPr>
          <w:p w14:paraId="054CC6E4" w14:textId="6B7E981F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512" w:type="pct"/>
            <w:shd w:val="clear" w:color="auto" w:fill="BFBFBF" w:themeFill="background1" w:themeFillShade="BF"/>
            <w:vAlign w:val="center"/>
            <w:hideMark/>
          </w:tcPr>
          <w:p w14:paraId="32539807" w14:textId="3803CFEF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G08</w:t>
            </w:r>
          </w:p>
        </w:tc>
        <w:tc>
          <w:tcPr>
            <w:tcW w:w="426" w:type="pct"/>
            <w:shd w:val="clear" w:color="auto" w:fill="BFBFBF" w:themeFill="background1" w:themeFillShade="BF"/>
            <w:vAlign w:val="center"/>
            <w:hideMark/>
          </w:tcPr>
          <w:p w14:paraId="4BFC0BA6" w14:textId="77777777" w:rsidR="00102B2E" w:rsidRPr="00AF761E" w:rsidRDefault="00102B2E" w:rsidP="00102B2E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67.6</w:t>
            </w:r>
          </w:p>
        </w:tc>
      </w:tr>
      <w:tr w:rsidR="00102B2E" w:rsidRPr="00AF761E" w14:paraId="41EA7C1C" w14:textId="77777777" w:rsidTr="00102B2E">
        <w:trPr>
          <w:cantSplit/>
          <w:trHeight w:val="52"/>
        </w:trPr>
        <w:tc>
          <w:tcPr>
            <w:tcW w:w="1022" w:type="pct"/>
            <w:shd w:val="clear" w:color="auto" w:fill="BFBFBF" w:themeFill="background1" w:themeFillShade="BF"/>
            <w:vAlign w:val="center"/>
            <w:hideMark/>
          </w:tcPr>
          <w:p w14:paraId="4D903875" w14:textId="77777777" w:rsidR="00102B2E" w:rsidRPr="00AF761E" w:rsidRDefault="00102B2E" w:rsidP="00102B2E">
            <w:pP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otal patients selected for validation, N</w:t>
            </w:r>
          </w:p>
        </w:tc>
        <w:tc>
          <w:tcPr>
            <w:tcW w:w="446" w:type="pct"/>
            <w:shd w:val="clear" w:color="auto" w:fill="BFBFBF" w:themeFill="background1" w:themeFillShade="BF"/>
            <w:vAlign w:val="center"/>
          </w:tcPr>
          <w:p w14:paraId="61D89B01" w14:textId="6276D44C" w:rsidR="00102B2E" w:rsidRPr="00AF761E" w:rsidRDefault="00102B2E" w:rsidP="00471447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17</w:t>
            </w:r>
          </w:p>
        </w:tc>
        <w:tc>
          <w:tcPr>
            <w:tcW w:w="410" w:type="pct"/>
            <w:shd w:val="clear" w:color="auto" w:fill="BFBFBF" w:themeFill="background1" w:themeFillShade="BF"/>
            <w:vAlign w:val="center"/>
          </w:tcPr>
          <w:p w14:paraId="011182C3" w14:textId="2B60C7EE" w:rsidR="00102B2E" w:rsidRPr="00AF761E" w:rsidRDefault="00102B2E" w:rsidP="00471447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06</w:t>
            </w:r>
          </w:p>
        </w:tc>
        <w:tc>
          <w:tcPr>
            <w:tcW w:w="342" w:type="pct"/>
            <w:shd w:val="clear" w:color="auto" w:fill="BFBFBF" w:themeFill="background1" w:themeFillShade="BF"/>
            <w:vAlign w:val="center"/>
            <w:hideMark/>
          </w:tcPr>
          <w:p w14:paraId="30D2B71F" w14:textId="4B651CDF" w:rsidR="00102B2E" w:rsidRPr="00AF761E" w:rsidRDefault="00102B2E" w:rsidP="00471447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50</w:t>
            </w:r>
          </w:p>
        </w:tc>
        <w:tc>
          <w:tcPr>
            <w:tcW w:w="477" w:type="pct"/>
            <w:shd w:val="clear" w:color="auto" w:fill="BFBFBF" w:themeFill="background1" w:themeFillShade="BF"/>
            <w:vAlign w:val="center"/>
            <w:hideMark/>
          </w:tcPr>
          <w:p w14:paraId="1EC7F934" w14:textId="77777777" w:rsidR="00102B2E" w:rsidRPr="00AF761E" w:rsidRDefault="00102B2E" w:rsidP="00471447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39</w:t>
            </w:r>
          </w:p>
        </w:tc>
        <w:tc>
          <w:tcPr>
            <w:tcW w:w="410" w:type="pct"/>
            <w:shd w:val="clear" w:color="auto" w:fill="BFBFBF" w:themeFill="background1" w:themeFillShade="BF"/>
            <w:vAlign w:val="center"/>
            <w:hideMark/>
          </w:tcPr>
          <w:p w14:paraId="78B00AAA" w14:textId="77777777" w:rsidR="00102B2E" w:rsidRPr="00AF761E" w:rsidRDefault="00102B2E" w:rsidP="00471447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0</w:t>
            </w:r>
          </w:p>
        </w:tc>
        <w:tc>
          <w:tcPr>
            <w:tcW w:w="410" w:type="pct"/>
            <w:shd w:val="clear" w:color="auto" w:fill="BFBFBF" w:themeFill="background1" w:themeFillShade="BF"/>
            <w:vAlign w:val="center"/>
            <w:hideMark/>
          </w:tcPr>
          <w:p w14:paraId="1496269A" w14:textId="77777777" w:rsidR="00102B2E" w:rsidRPr="00AF761E" w:rsidRDefault="00102B2E" w:rsidP="00471447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7</w:t>
            </w:r>
          </w:p>
        </w:tc>
        <w:tc>
          <w:tcPr>
            <w:tcW w:w="546" w:type="pct"/>
            <w:shd w:val="clear" w:color="auto" w:fill="BFBFBF" w:themeFill="background1" w:themeFillShade="BF"/>
            <w:vAlign w:val="center"/>
          </w:tcPr>
          <w:p w14:paraId="7F0D5A96" w14:textId="72EBFA9A" w:rsidR="00102B2E" w:rsidRPr="00AF761E" w:rsidRDefault="00102B2E" w:rsidP="00471447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1</w:t>
            </w:r>
          </w:p>
        </w:tc>
        <w:tc>
          <w:tcPr>
            <w:tcW w:w="512" w:type="pct"/>
            <w:shd w:val="clear" w:color="auto" w:fill="BFBFBF" w:themeFill="background1" w:themeFillShade="BF"/>
            <w:vAlign w:val="center"/>
            <w:hideMark/>
          </w:tcPr>
          <w:p w14:paraId="27F0BB5E" w14:textId="6D76BBBE" w:rsidR="00102B2E" w:rsidRPr="00AF761E" w:rsidRDefault="00102B2E" w:rsidP="00471447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9</w:t>
            </w:r>
          </w:p>
        </w:tc>
        <w:tc>
          <w:tcPr>
            <w:tcW w:w="426" w:type="pct"/>
            <w:shd w:val="clear" w:color="auto" w:fill="BFBFBF" w:themeFill="background1" w:themeFillShade="BF"/>
            <w:vAlign w:val="center"/>
            <w:hideMark/>
          </w:tcPr>
          <w:p w14:paraId="5950DE16" w14:textId="77777777" w:rsidR="00102B2E" w:rsidRPr="00AF761E" w:rsidRDefault="00102B2E" w:rsidP="00471447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2</w:t>
            </w:r>
          </w:p>
        </w:tc>
      </w:tr>
      <w:tr w:rsidR="00102B2E" w:rsidRPr="00AF761E" w14:paraId="16E0B43C" w14:textId="77777777" w:rsidTr="00102B2E">
        <w:trPr>
          <w:cantSplit/>
          <w:trHeight w:val="52"/>
        </w:trPr>
        <w:tc>
          <w:tcPr>
            <w:tcW w:w="10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D9D9D9" w:themeFill="background1" w:themeFillShade="D9"/>
            <w:hideMark/>
          </w:tcPr>
          <w:p w14:paraId="5BA80DD2" w14:textId="77777777" w:rsidR="00102B2E" w:rsidRPr="00AF761E" w:rsidRDefault="00102B2E" w:rsidP="00102B2E">
            <w:pP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hrombosis diagnosis</w:t>
            </w:r>
          </w:p>
        </w:tc>
        <w:tc>
          <w:tcPr>
            <w:tcW w:w="44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429889AC" w14:textId="03BB4E7D" w:rsidR="00102B2E" w:rsidRPr="00AF761E" w:rsidRDefault="00102B2E" w:rsidP="00102B2E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4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7539F5E8" w14:textId="77777777" w:rsidR="00102B2E" w:rsidRPr="00AF761E" w:rsidRDefault="00102B2E" w:rsidP="00102B2E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hideMark/>
          </w:tcPr>
          <w:p w14:paraId="59270E59" w14:textId="17D22DF6" w:rsidR="00102B2E" w:rsidRPr="00AF761E" w:rsidRDefault="00102B2E" w:rsidP="00102B2E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4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hideMark/>
          </w:tcPr>
          <w:p w14:paraId="4A5E5D19" w14:textId="77777777" w:rsidR="00102B2E" w:rsidRPr="00AF761E" w:rsidRDefault="00102B2E" w:rsidP="00102B2E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4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hideMark/>
          </w:tcPr>
          <w:p w14:paraId="21267016" w14:textId="77777777" w:rsidR="00102B2E" w:rsidRPr="00AF761E" w:rsidRDefault="00102B2E" w:rsidP="00102B2E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4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hideMark/>
          </w:tcPr>
          <w:p w14:paraId="5AA6B3F6" w14:textId="77777777" w:rsidR="00102B2E" w:rsidRPr="00AF761E" w:rsidRDefault="00102B2E" w:rsidP="00102B2E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7C87CC41" w14:textId="77777777" w:rsidR="00102B2E" w:rsidRPr="00AF761E" w:rsidRDefault="00102B2E" w:rsidP="00102B2E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1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hideMark/>
          </w:tcPr>
          <w:p w14:paraId="2D48BB89" w14:textId="3E59225B" w:rsidR="00102B2E" w:rsidRPr="00AF761E" w:rsidRDefault="00102B2E" w:rsidP="00102B2E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42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A4F351C" w14:textId="77777777" w:rsidR="00102B2E" w:rsidRPr="00AF761E" w:rsidRDefault="00102B2E" w:rsidP="00102B2E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</w:tr>
      <w:tr w:rsidR="00102B2E" w:rsidRPr="00AF761E" w14:paraId="5F4361D1" w14:textId="77777777" w:rsidTr="00102B2E">
        <w:trPr>
          <w:cantSplit/>
          <w:trHeight w:val="52"/>
        </w:trPr>
        <w:tc>
          <w:tcPr>
            <w:tcW w:w="1022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56F21A3" w14:textId="77777777" w:rsidR="00102B2E" w:rsidRPr="00AF761E" w:rsidRDefault="00102B2E" w:rsidP="00102B2E">
            <w:pPr>
              <w:ind w:left="24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 xml:space="preserve">Imaging report available, </w:t>
            </w:r>
          </w:p>
          <w:p w14:paraId="536A3AC3" w14:textId="77777777" w:rsidR="00102B2E" w:rsidRPr="00AF761E" w:rsidRDefault="00102B2E" w:rsidP="00102B2E">
            <w:pPr>
              <w:ind w:left="240"/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n (%)</w:t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bottom"/>
          </w:tcPr>
          <w:p w14:paraId="4EFE3307" w14:textId="4361DC03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15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98.3%)</w:t>
            </w:r>
          </w:p>
        </w:tc>
        <w:tc>
          <w:tcPr>
            <w:tcW w:w="410" w:type="pct"/>
            <w:tcBorders>
              <w:top w:val="single" w:sz="4" w:space="0" w:color="auto"/>
            </w:tcBorders>
            <w:vAlign w:val="bottom"/>
          </w:tcPr>
          <w:p w14:paraId="2E1B7420" w14:textId="35BF5AEA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04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98.1%)</w:t>
            </w:r>
          </w:p>
        </w:tc>
        <w:tc>
          <w:tcPr>
            <w:tcW w:w="342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2D5D2ECC" w14:textId="373D5FCA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50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100%)</w:t>
            </w:r>
          </w:p>
        </w:tc>
        <w:tc>
          <w:tcPr>
            <w:tcW w:w="477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6AD9076C" w14:textId="6E226818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38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97.4%)</w:t>
            </w:r>
          </w:p>
        </w:tc>
        <w:tc>
          <w:tcPr>
            <w:tcW w:w="410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22FEA6BC" w14:textId="5CE102EF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0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100.0%)</w:t>
            </w:r>
          </w:p>
        </w:tc>
        <w:tc>
          <w:tcPr>
            <w:tcW w:w="410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1E4F2E60" w14:textId="3F683198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6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85.7%)</w:t>
            </w:r>
          </w:p>
        </w:tc>
        <w:tc>
          <w:tcPr>
            <w:tcW w:w="546" w:type="pct"/>
            <w:tcBorders>
              <w:top w:val="single" w:sz="4" w:space="0" w:color="auto"/>
            </w:tcBorders>
            <w:vAlign w:val="bottom"/>
          </w:tcPr>
          <w:p w14:paraId="0EAF58FD" w14:textId="01F9889F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1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100%)</w:t>
            </w:r>
          </w:p>
        </w:tc>
        <w:tc>
          <w:tcPr>
            <w:tcW w:w="512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0DB7FA77" w14:textId="57971F2D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100.0%)</w:t>
            </w:r>
          </w:p>
        </w:tc>
        <w:tc>
          <w:tcPr>
            <w:tcW w:w="426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66105216" w14:textId="516C5C32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100%)</w:t>
            </w:r>
          </w:p>
        </w:tc>
      </w:tr>
      <w:tr w:rsidR="00102B2E" w:rsidRPr="00AF761E" w14:paraId="0179B170" w14:textId="77777777" w:rsidTr="00102B2E">
        <w:trPr>
          <w:cantSplit/>
          <w:trHeight w:val="52"/>
        </w:trPr>
        <w:tc>
          <w:tcPr>
            <w:tcW w:w="1022" w:type="pct"/>
            <w:shd w:val="clear" w:color="auto" w:fill="auto"/>
            <w:vAlign w:val="center"/>
            <w:hideMark/>
          </w:tcPr>
          <w:p w14:paraId="370C7009" w14:textId="77777777" w:rsidR="00102B2E" w:rsidRPr="00AF761E" w:rsidRDefault="00102B2E" w:rsidP="00102B2E">
            <w:pPr>
              <w:ind w:left="357"/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hrombosis diagnosis percent agreement</w:t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 xml:space="preserve">, numerator/denominator </w:t>
            </w:r>
          </w:p>
        </w:tc>
        <w:tc>
          <w:tcPr>
            <w:tcW w:w="446" w:type="pct"/>
            <w:vAlign w:val="bottom"/>
          </w:tcPr>
          <w:p w14:paraId="3C07EB9B" w14:textId="0AD5D025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87/115</w:t>
            </w:r>
          </w:p>
        </w:tc>
        <w:tc>
          <w:tcPr>
            <w:tcW w:w="410" w:type="pct"/>
            <w:vAlign w:val="bottom"/>
          </w:tcPr>
          <w:p w14:paraId="1385486A" w14:textId="27073360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76/104</w:t>
            </w:r>
          </w:p>
        </w:tc>
        <w:tc>
          <w:tcPr>
            <w:tcW w:w="342" w:type="pct"/>
            <w:shd w:val="clear" w:color="auto" w:fill="auto"/>
            <w:vAlign w:val="bottom"/>
            <w:hideMark/>
          </w:tcPr>
          <w:p w14:paraId="7332CC54" w14:textId="6E42CB7C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48/50  </w:t>
            </w:r>
          </w:p>
        </w:tc>
        <w:tc>
          <w:tcPr>
            <w:tcW w:w="477" w:type="pct"/>
            <w:shd w:val="clear" w:color="auto" w:fill="auto"/>
            <w:vAlign w:val="bottom"/>
            <w:hideMark/>
          </w:tcPr>
          <w:p w14:paraId="7ED5A228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5/38</w:t>
            </w:r>
          </w:p>
        </w:tc>
        <w:tc>
          <w:tcPr>
            <w:tcW w:w="410" w:type="pct"/>
            <w:shd w:val="clear" w:color="auto" w:fill="auto"/>
            <w:vAlign w:val="bottom"/>
            <w:hideMark/>
          </w:tcPr>
          <w:p w14:paraId="64BACB3F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 8/10</w:t>
            </w:r>
          </w:p>
        </w:tc>
        <w:tc>
          <w:tcPr>
            <w:tcW w:w="410" w:type="pct"/>
            <w:shd w:val="clear" w:color="auto" w:fill="auto"/>
            <w:vAlign w:val="bottom"/>
            <w:hideMark/>
          </w:tcPr>
          <w:p w14:paraId="6D140D52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5/6</w:t>
            </w:r>
          </w:p>
        </w:tc>
        <w:tc>
          <w:tcPr>
            <w:tcW w:w="546" w:type="pct"/>
            <w:vAlign w:val="bottom"/>
          </w:tcPr>
          <w:p w14:paraId="2539DF94" w14:textId="4B1EB034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1/11</w:t>
            </w:r>
          </w:p>
        </w:tc>
        <w:tc>
          <w:tcPr>
            <w:tcW w:w="512" w:type="pct"/>
            <w:shd w:val="clear" w:color="auto" w:fill="auto"/>
            <w:vAlign w:val="bottom"/>
            <w:hideMark/>
          </w:tcPr>
          <w:p w14:paraId="56B85CD0" w14:textId="77F5A14C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9/9</w:t>
            </w:r>
          </w:p>
        </w:tc>
        <w:tc>
          <w:tcPr>
            <w:tcW w:w="426" w:type="pct"/>
            <w:shd w:val="clear" w:color="auto" w:fill="auto"/>
            <w:vAlign w:val="bottom"/>
            <w:hideMark/>
          </w:tcPr>
          <w:p w14:paraId="79CD85B4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2/2</w:t>
            </w:r>
          </w:p>
        </w:tc>
      </w:tr>
      <w:tr w:rsidR="00102B2E" w:rsidRPr="00AF761E" w14:paraId="0FA12AC2" w14:textId="77777777" w:rsidTr="00102B2E">
        <w:trPr>
          <w:cantSplit/>
          <w:trHeight w:val="52"/>
        </w:trPr>
        <w:tc>
          <w:tcPr>
            <w:tcW w:w="1022" w:type="pct"/>
            <w:shd w:val="clear" w:color="auto" w:fill="auto"/>
            <w:vAlign w:val="center"/>
          </w:tcPr>
          <w:p w14:paraId="3498BBAE" w14:textId="77777777" w:rsidR="00102B2E" w:rsidRPr="00AF761E" w:rsidRDefault="00102B2E" w:rsidP="00102B2E">
            <w:pPr>
              <w:ind w:left="357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hrombosis diagnosis percent agreement</w:t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, % (95%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CI)</w:t>
            </w:r>
          </w:p>
        </w:tc>
        <w:tc>
          <w:tcPr>
            <w:tcW w:w="446" w:type="pct"/>
            <w:vAlign w:val="bottom"/>
          </w:tcPr>
          <w:p w14:paraId="479EDE21" w14:textId="4F9DA909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75.7%</w:t>
            </w:r>
          </w:p>
          <w:p w14:paraId="1E4FF359" w14:textId="34BC64CA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66.8–82.8%)</w:t>
            </w:r>
          </w:p>
        </w:tc>
        <w:tc>
          <w:tcPr>
            <w:tcW w:w="410" w:type="pct"/>
            <w:vAlign w:val="bottom"/>
          </w:tcPr>
          <w:p w14:paraId="25047846" w14:textId="6E6A8CF1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73.1%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63.6–80.8%)</w:t>
            </w:r>
          </w:p>
        </w:tc>
        <w:tc>
          <w:tcPr>
            <w:tcW w:w="342" w:type="pct"/>
            <w:shd w:val="clear" w:color="auto" w:fill="auto"/>
            <w:vAlign w:val="bottom"/>
          </w:tcPr>
          <w:p w14:paraId="6264C794" w14:textId="08ADEF1E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96.0% 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(88.5–99.7%)  </w:t>
            </w:r>
          </w:p>
        </w:tc>
        <w:tc>
          <w:tcPr>
            <w:tcW w:w="477" w:type="pct"/>
            <w:shd w:val="clear" w:color="auto" w:fill="auto"/>
            <w:vAlign w:val="bottom"/>
          </w:tcPr>
          <w:p w14:paraId="5022DA3B" w14:textId="08C445CF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39.5%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25.3–55.6%)</w:t>
            </w:r>
          </w:p>
        </w:tc>
        <w:tc>
          <w:tcPr>
            <w:tcW w:w="410" w:type="pct"/>
            <w:shd w:val="clear" w:color="auto" w:fill="auto"/>
            <w:vAlign w:val="bottom"/>
          </w:tcPr>
          <w:p w14:paraId="789EAE4D" w14:textId="49EBA37C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80.0%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47.3–95.6%)</w:t>
            </w:r>
          </w:p>
        </w:tc>
        <w:tc>
          <w:tcPr>
            <w:tcW w:w="410" w:type="pct"/>
            <w:shd w:val="clear" w:color="auto" w:fill="auto"/>
            <w:vAlign w:val="bottom"/>
          </w:tcPr>
          <w:p w14:paraId="45CE015A" w14:textId="2F6984EB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83.3%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41.0–99.0%)</w:t>
            </w:r>
          </w:p>
        </w:tc>
        <w:tc>
          <w:tcPr>
            <w:tcW w:w="546" w:type="pct"/>
            <w:vAlign w:val="bottom"/>
          </w:tcPr>
          <w:p w14:paraId="7AEA1CCB" w14:textId="7681BDC8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00.0%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69.9%–100.0%)</w:t>
            </w:r>
          </w:p>
        </w:tc>
        <w:tc>
          <w:tcPr>
            <w:tcW w:w="512" w:type="pct"/>
            <w:shd w:val="clear" w:color="auto" w:fill="auto"/>
            <w:vAlign w:val="bottom"/>
          </w:tcPr>
          <w:p w14:paraId="0085255C" w14:textId="3305DAFA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00.0%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64.6%–100.0%)</w:t>
            </w:r>
          </w:p>
        </w:tc>
        <w:tc>
          <w:tcPr>
            <w:tcW w:w="426" w:type="pct"/>
            <w:shd w:val="clear" w:color="auto" w:fill="auto"/>
            <w:vAlign w:val="bottom"/>
          </w:tcPr>
          <w:p w14:paraId="0EF6F099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00.0% (28.2%–100.0%)</w:t>
            </w:r>
          </w:p>
        </w:tc>
      </w:tr>
      <w:tr w:rsidR="00102B2E" w:rsidRPr="00AF761E" w14:paraId="5D5209CD" w14:textId="77777777" w:rsidTr="00102B2E">
        <w:trPr>
          <w:cantSplit/>
          <w:trHeight w:val="52"/>
        </w:trPr>
        <w:tc>
          <w:tcPr>
            <w:tcW w:w="1022" w:type="pct"/>
            <w:shd w:val="clear" w:color="auto" w:fill="auto"/>
            <w:vAlign w:val="center"/>
            <w:hideMark/>
          </w:tcPr>
          <w:p w14:paraId="34F2178A" w14:textId="77777777" w:rsidR="00102B2E" w:rsidRPr="00AF761E" w:rsidRDefault="00102B2E" w:rsidP="00102B2E">
            <w:pPr>
              <w:ind w:left="357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No current evidence of intracranial or intraabdominal thrombosis, %</w:t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446" w:type="pct"/>
            <w:vAlign w:val="bottom"/>
          </w:tcPr>
          <w:p w14:paraId="70C22B44" w14:textId="0A9D93BA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0/115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8.7%)</w:t>
            </w:r>
          </w:p>
        </w:tc>
        <w:tc>
          <w:tcPr>
            <w:tcW w:w="410" w:type="pct"/>
            <w:vAlign w:val="bottom"/>
          </w:tcPr>
          <w:p w14:paraId="491B3AD9" w14:textId="55ACBDBD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0/104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9.6%)</w:t>
            </w:r>
          </w:p>
        </w:tc>
        <w:tc>
          <w:tcPr>
            <w:tcW w:w="342" w:type="pct"/>
            <w:shd w:val="clear" w:color="auto" w:fill="auto"/>
            <w:vAlign w:val="bottom"/>
            <w:hideMark/>
          </w:tcPr>
          <w:p w14:paraId="467DD26A" w14:textId="66EE4857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/50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2.0%)</w:t>
            </w:r>
          </w:p>
        </w:tc>
        <w:tc>
          <w:tcPr>
            <w:tcW w:w="477" w:type="pct"/>
            <w:shd w:val="clear" w:color="auto" w:fill="auto"/>
            <w:vAlign w:val="bottom"/>
            <w:hideMark/>
          </w:tcPr>
          <w:p w14:paraId="63FDF8B5" w14:textId="418C8E08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6/38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15.8%)</w:t>
            </w:r>
          </w:p>
        </w:tc>
        <w:tc>
          <w:tcPr>
            <w:tcW w:w="410" w:type="pct"/>
            <w:shd w:val="clear" w:color="auto" w:fill="auto"/>
            <w:vAlign w:val="bottom"/>
            <w:hideMark/>
          </w:tcPr>
          <w:p w14:paraId="213B2D8B" w14:textId="3348CA8B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2/10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20.0%)</w:t>
            </w:r>
          </w:p>
        </w:tc>
        <w:tc>
          <w:tcPr>
            <w:tcW w:w="410" w:type="pct"/>
            <w:shd w:val="clear" w:color="auto" w:fill="auto"/>
            <w:vAlign w:val="bottom"/>
            <w:hideMark/>
          </w:tcPr>
          <w:p w14:paraId="764EF5A6" w14:textId="2AE8E225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/6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16.7%)</w:t>
            </w:r>
          </w:p>
        </w:tc>
        <w:tc>
          <w:tcPr>
            <w:tcW w:w="546" w:type="pct"/>
            <w:vAlign w:val="bottom"/>
          </w:tcPr>
          <w:p w14:paraId="279D1F4E" w14:textId="653EEF74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0/11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0.0%)</w:t>
            </w:r>
          </w:p>
        </w:tc>
        <w:tc>
          <w:tcPr>
            <w:tcW w:w="512" w:type="pct"/>
            <w:shd w:val="clear" w:color="auto" w:fill="auto"/>
            <w:vAlign w:val="bottom"/>
            <w:hideMark/>
          </w:tcPr>
          <w:p w14:paraId="108C2F5B" w14:textId="39FA2BC4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0/9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0.0%)</w:t>
            </w:r>
          </w:p>
        </w:tc>
        <w:tc>
          <w:tcPr>
            <w:tcW w:w="426" w:type="pct"/>
            <w:shd w:val="clear" w:color="auto" w:fill="auto"/>
            <w:vAlign w:val="bottom"/>
            <w:hideMark/>
          </w:tcPr>
          <w:p w14:paraId="6D01602A" w14:textId="0AE065D8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0/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0.0%)</w:t>
            </w:r>
          </w:p>
        </w:tc>
      </w:tr>
      <w:tr w:rsidR="00102B2E" w:rsidRPr="00AF761E" w14:paraId="5B30A176" w14:textId="77777777" w:rsidTr="00102B2E">
        <w:trPr>
          <w:cantSplit/>
          <w:trHeight w:val="52"/>
        </w:trPr>
        <w:tc>
          <w:tcPr>
            <w:tcW w:w="1022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4ED750" w14:textId="77777777" w:rsidR="00102B2E" w:rsidRPr="00AF761E" w:rsidRDefault="00102B2E" w:rsidP="00102B2E">
            <w:pPr>
              <w:ind w:left="357"/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Other non-intraabdominal, non-intracranial thrombosis confirmed by imaging, %</w:t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d</w:t>
            </w:r>
          </w:p>
        </w:tc>
        <w:tc>
          <w:tcPr>
            <w:tcW w:w="446" w:type="pct"/>
            <w:tcBorders>
              <w:bottom w:val="single" w:sz="4" w:space="0" w:color="auto"/>
            </w:tcBorders>
            <w:vAlign w:val="bottom"/>
          </w:tcPr>
          <w:p w14:paraId="58DDE0D3" w14:textId="7B237759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8/115 (15.7%)</w:t>
            </w:r>
          </w:p>
        </w:tc>
        <w:tc>
          <w:tcPr>
            <w:tcW w:w="410" w:type="pct"/>
            <w:tcBorders>
              <w:bottom w:val="single" w:sz="4" w:space="0" w:color="auto"/>
            </w:tcBorders>
            <w:vAlign w:val="bottom"/>
          </w:tcPr>
          <w:p w14:paraId="7F23ECFF" w14:textId="62989AC4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 xml:space="preserve"> 18/104 (17.3%)</w:t>
            </w:r>
          </w:p>
        </w:tc>
        <w:tc>
          <w:tcPr>
            <w:tcW w:w="342" w:type="pct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EA6E9BB" w14:textId="34AD8068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/50 (2.0%)</w:t>
            </w:r>
          </w:p>
        </w:tc>
        <w:tc>
          <w:tcPr>
            <w:tcW w:w="477" w:type="pct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461AAAF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7/38 (44.7%)</w:t>
            </w:r>
          </w:p>
        </w:tc>
        <w:tc>
          <w:tcPr>
            <w:tcW w:w="410" w:type="pct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1DDF03E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0/10 (0.0%)</w:t>
            </w:r>
          </w:p>
        </w:tc>
        <w:tc>
          <w:tcPr>
            <w:tcW w:w="410" w:type="pct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A5626E2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0/6 (0.0%)</w:t>
            </w:r>
          </w:p>
        </w:tc>
        <w:tc>
          <w:tcPr>
            <w:tcW w:w="546" w:type="pct"/>
            <w:tcBorders>
              <w:bottom w:val="single" w:sz="4" w:space="0" w:color="auto"/>
            </w:tcBorders>
            <w:vAlign w:val="bottom"/>
          </w:tcPr>
          <w:p w14:paraId="4D3C7F43" w14:textId="54375CD6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0/11 (0.0%)</w:t>
            </w:r>
          </w:p>
        </w:tc>
        <w:tc>
          <w:tcPr>
            <w:tcW w:w="512" w:type="pct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9535F42" w14:textId="51C6A889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0/9 (0.0%)</w:t>
            </w:r>
          </w:p>
        </w:tc>
        <w:tc>
          <w:tcPr>
            <w:tcW w:w="426" w:type="pct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E7A5E57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0/2 (0.0%)</w:t>
            </w:r>
          </w:p>
        </w:tc>
      </w:tr>
      <w:tr w:rsidR="00102B2E" w:rsidRPr="00AF761E" w14:paraId="0669D35E" w14:textId="77777777" w:rsidTr="00102B2E">
        <w:trPr>
          <w:cantSplit/>
          <w:trHeight w:val="52"/>
        </w:trPr>
        <w:tc>
          <w:tcPr>
            <w:tcW w:w="102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D9D9D9" w:themeFill="background1" w:themeFillShade="D9"/>
            <w:hideMark/>
          </w:tcPr>
          <w:p w14:paraId="73AF17E9" w14:textId="77777777" w:rsidR="00102B2E" w:rsidRPr="00AF761E" w:rsidRDefault="00102B2E" w:rsidP="00102B2E">
            <w:pP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hrombocytopenia diagnosis</w:t>
            </w:r>
          </w:p>
        </w:tc>
        <w:tc>
          <w:tcPr>
            <w:tcW w:w="44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484D4FB6" w14:textId="1AA69176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4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7FF4999D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  <w:hideMark/>
          </w:tcPr>
          <w:p w14:paraId="1F354300" w14:textId="2047DCF6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4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  <w:hideMark/>
          </w:tcPr>
          <w:p w14:paraId="59582C7E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4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  <w:hideMark/>
          </w:tcPr>
          <w:p w14:paraId="26AFC148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4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  <w:hideMark/>
          </w:tcPr>
          <w:p w14:paraId="3F96A306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691D2EC2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1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  <w:hideMark/>
          </w:tcPr>
          <w:p w14:paraId="3AE9E3D3" w14:textId="24EB11F8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42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39D5E77A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</w:tr>
      <w:tr w:rsidR="00102B2E" w:rsidRPr="00AF761E" w14:paraId="141BFF4D" w14:textId="77777777" w:rsidTr="00102B2E">
        <w:trPr>
          <w:cantSplit/>
          <w:trHeight w:val="52"/>
        </w:trPr>
        <w:tc>
          <w:tcPr>
            <w:tcW w:w="1022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4DE8216" w14:textId="77777777" w:rsidR="00102B2E" w:rsidRPr="00AF761E" w:rsidRDefault="00102B2E" w:rsidP="00102B2E">
            <w:pPr>
              <w:ind w:left="240"/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Platelet count results available, n (%)</w:t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bottom"/>
          </w:tcPr>
          <w:p w14:paraId="39758F5F" w14:textId="032726B9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15 (98.3%)</w:t>
            </w:r>
          </w:p>
        </w:tc>
        <w:tc>
          <w:tcPr>
            <w:tcW w:w="410" w:type="pct"/>
            <w:tcBorders>
              <w:top w:val="single" w:sz="4" w:space="0" w:color="auto"/>
            </w:tcBorders>
            <w:vAlign w:val="bottom"/>
          </w:tcPr>
          <w:p w14:paraId="13BCE0A3" w14:textId="137631F0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04 (98.1%)</w:t>
            </w:r>
          </w:p>
        </w:tc>
        <w:tc>
          <w:tcPr>
            <w:tcW w:w="342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07313DAB" w14:textId="65B60A7A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49 (98.0%)</w:t>
            </w:r>
          </w:p>
        </w:tc>
        <w:tc>
          <w:tcPr>
            <w:tcW w:w="477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07177B07" w14:textId="73974AAF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39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100.0%)</w:t>
            </w:r>
          </w:p>
        </w:tc>
        <w:tc>
          <w:tcPr>
            <w:tcW w:w="410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2AD76DF9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0 (100.0%)</w:t>
            </w:r>
          </w:p>
        </w:tc>
        <w:tc>
          <w:tcPr>
            <w:tcW w:w="410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25A2A64D" w14:textId="71744AC2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6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(85.7%)</w:t>
            </w:r>
          </w:p>
        </w:tc>
        <w:tc>
          <w:tcPr>
            <w:tcW w:w="546" w:type="pct"/>
            <w:tcBorders>
              <w:top w:val="single" w:sz="4" w:space="0" w:color="auto"/>
            </w:tcBorders>
            <w:vAlign w:val="bottom"/>
          </w:tcPr>
          <w:p w14:paraId="1A376CB3" w14:textId="1564F8F4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11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 xml:space="preserve"> (100%)</w:t>
            </w:r>
          </w:p>
        </w:tc>
        <w:tc>
          <w:tcPr>
            <w:tcW w:w="512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0A10EBDD" w14:textId="5DAF6182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 xml:space="preserve"> (100.0%)</w:t>
            </w:r>
          </w:p>
        </w:tc>
        <w:tc>
          <w:tcPr>
            <w:tcW w:w="426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46352DC4" w14:textId="2C3CB343" w:rsidR="00102B2E" w:rsidRPr="00AF761E" w:rsidRDefault="00102B2E" w:rsidP="00102B2E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br/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 xml:space="preserve"> (100.0%)</w:t>
            </w:r>
          </w:p>
        </w:tc>
      </w:tr>
      <w:tr w:rsidR="00102B2E" w:rsidRPr="00AF761E" w14:paraId="01557505" w14:textId="77777777" w:rsidTr="00102B2E">
        <w:trPr>
          <w:cantSplit/>
          <w:trHeight w:val="52"/>
        </w:trPr>
        <w:tc>
          <w:tcPr>
            <w:tcW w:w="1022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11DF7A4" w14:textId="77777777" w:rsidR="00102B2E" w:rsidRPr="00AF761E" w:rsidRDefault="00102B2E" w:rsidP="00102B2E">
            <w:pPr>
              <w:ind w:left="357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Thrombocytopenia diagnosis percent agreement, </w:t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numerator/denominator</w:t>
            </w:r>
          </w:p>
        </w:tc>
        <w:tc>
          <w:tcPr>
            <w:tcW w:w="446" w:type="pct"/>
            <w:tcBorders>
              <w:bottom w:val="single" w:sz="4" w:space="0" w:color="auto"/>
            </w:tcBorders>
            <w:vAlign w:val="bottom"/>
          </w:tcPr>
          <w:p w14:paraId="102449BE" w14:textId="10054C4B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12/115</w:t>
            </w:r>
          </w:p>
        </w:tc>
        <w:tc>
          <w:tcPr>
            <w:tcW w:w="410" w:type="pct"/>
            <w:tcBorders>
              <w:bottom w:val="single" w:sz="4" w:space="0" w:color="auto"/>
            </w:tcBorders>
            <w:vAlign w:val="bottom"/>
          </w:tcPr>
          <w:p w14:paraId="09F90485" w14:textId="38668AC5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01/104</w:t>
            </w:r>
          </w:p>
        </w:tc>
        <w:tc>
          <w:tcPr>
            <w:tcW w:w="342" w:type="pct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45B2156C" w14:textId="5002796C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48/49 </w:t>
            </w:r>
          </w:p>
        </w:tc>
        <w:tc>
          <w:tcPr>
            <w:tcW w:w="477" w:type="pct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5BECB353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38/39</w:t>
            </w:r>
          </w:p>
        </w:tc>
        <w:tc>
          <w:tcPr>
            <w:tcW w:w="410" w:type="pct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22A86CA4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0/10</w:t>
            </w:r>
          </w:p>
        </w:tc>
        <w:tc>
          <w:tcPr>
            <w:tcW w:w="410" w:type="pct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325CA23A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5/6</w:t>
            </w:r>
          </w:p>
        </w:tc>
        <w:tc>
          <w:tcPr>
            <w:tcW w:w="546" w:type="pct"/>
            <w:tcBorders>
              <w:bottom w:val="single" w:sz="4" w:space="0" w:color="auto"/>
            </w:tcBorders>
            <w:vAlign w:val="bottom"/>
          </w:tcPr>
          <w:p w14:paraId="6D01051E" w14:textId="4BDE7114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1/11</w:t>
            </w:r>
          </w:p>
        </w:tc>
        <w:tc>
          <w:tcPr>
            <w:tcW w:w="512" w:type="pct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D16DB61" w14:textId="5B51D263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9/9</w:t>
            </w:r>
          </w:p>
        </w:tc>
        <w:tc>
          <w:tcPr>
            <w:tcW w:w="426" w:type="pct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20EB0F3A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2/2</w:t>
            </w:r>
          </w:p>
        </w:tc>
      </w:tr>
      <w:tr w:rsidR="00102B2E" w:rsidRPr="00AF761E" w14:paraId="1827E1EE" w14:textId="77777777" w:rsidTr="00102B2E">
        <w:trPr>
          <w:cantSplit/>
          <w:trHeight w:val="52"/>
        </w:trPr>
        <w:tc>
          <w:tcPr>
            <w:tcW w:w="102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676FF4E" w14:textId="77777777" w:rsidR="00102B2E" w:rsidRPr="00AF761E" w:rsidRDefault="00102B2E" w:rsidP="00102B2E">
            <w:pPr>
              <w:ind w:left="357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Thrombocytopenia diagnosis percent agreement, </w:t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% (95%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AF761E">
              <w:rPr>
                <w:rFonts w:ascii="Arial" w:hAnsi="Arial" w:cs="Arial"/>
                <w:color w:val="000000"/>
                <w:sz w:val="18"/>
                <w:szCs w:val="18"/>
              </w:rPr>
              <w:t>CI)</w:t>
            </w:r>
          </w:p>
        </w:tc>
        <w:tc>
          <w:tcPr>
            <w:tcW w:w="446" w:type="pct"/>
            <w:tcBorders>
              <w:bottom w:val="single" w:sz="4" w:space="0" w:color="auto"/>
            </w:tcBorders>
            <w:vAlign w:val="bottom"/>
          </w:tcPr>
          <w:p w14:paraId="364C9EDC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98.3% </w:t>
            </w:r>
          </w:p>
          <w:p w14:paraId="064C6727" w14:textId="34771E96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92.1–99.5%)</w:t>
            </w:r>
          </w:p>
        </w:tc>
        <w:tc>
          <w:tcPr>
            <w:tcW w:w="410" w:type="pct"/>
            <w:tcBorders>
              <w:bottom w:val="single" w:sz="4" w:space="0" w:color="auto"/>
            </w:tcBorders>
            <w:vAlign w:val="bottom"/>
          </w:tcPr>
          <w:p w14:paraId="78BCA363" w14:textId="50E68573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97.1% (91.3–99.4%)</w:t>
            </w:r>
          </w:p>
        </w:tc>
        <w:tc>
          <w:tcPr>
            <w:tcW w:w="342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E2D3FE8" w14:textId="312F2574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98.0% </w:t>
            </w:r>
          </w:p>
          <w:p w14:paraId="08F99428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(88.0–100.0%)  </w:t>
            </w:r>
          </w:p>
        </w:tc>
        <w:tc>
          <w:tcPr>
            <w:tcW w:w="477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9B57315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97.4% </w:t>
            </w:r>
          </w:p>
          <w:p w14:paraId="710CE170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85.3–100.0%)</w:t>
            </w:r>
          </w:p>
        </w:tc>
        <w:tc>
          <w:tcPr>
            <w:tcW w:w="410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6318CB6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100.0% </w:t>
            </w:r>
          </w:p>
          <w:p w14:paraId="05EFE1E3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67.0–100.0%)</w:t>
            </w:r>
          </w:p>
        </w:tc>
        <w:tc>
          <w:tcPr>
            <w:tcW w:w="410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EB964AE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83.3% </w:t>
            </w:r>
          </w:p>
          <w:p w14:paraId="09584F4A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41.0–99.0%)</w:t>
            </w:r>
          </w:p>
        </w:tc>
        <w:tc>
          <w:tcPr>
            <w:tcW w:w="546" w:type="pct"/>
            <w:tcBorders>
              <w:bottom w:val="single" w:sz="4" w:space="0" w:color="auto"/>
            </w:tcBorders>
            <w:vAlign w:val="bottom"/>
          </w:tcPr>
          <w:p w14:paraId="2FA4F398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100.0% </w:t>
            </w:r>
          </w:p>
          <w:p w14:paraId="16403B2F" w14:textId="6621D433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(69.9%–100.0%)</w:t>
            </w:r>
          </w:p>
        </w:tc>
        <w:tc>
          <w:tcPr>
            <w:tcW w:w="512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761BD04E" w14:textId="5B2E31FA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00.0% (64.6%–100.0%)</w:t>
            </w:r>
          </w:p>
        </w:tc>
        <w:tc>
          <w:tcPr>
            <w:tcW w:w="426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4132F62" w14:textId="77777777" w:rsidR="00102B2E" w:rsidRPr="00AF761E" w:rsidRDefault="00102B2E" w:rsidP="00102B2E">
            <w:pPr>
              <w:jc w:val="righ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F761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00.0% (28.2%–100.0%)</w:t>
            </w:r>
          </w:p>
        </w:tc>
      </w:tr>
    </w:tbl>
    <w:p w14:paraId="4D13182A" w14:textId="77777777" w:rsidR="003444DD" w:rsidRPr="00AF761E" w:rsidRDefault="003444DD" w:rsidP="003444DD">
      <w:pPr>
        <w:rPr>
          <w:rFonts w:ascii="Arial" w:hAnsi="Arial" w:cs="Arial"/>
          <w:sz w:val="20"/>
          <w:szCs w:val="20"/>
          <w:lang w:val="en-CA"/>
        </w:rPr>
      </w:pPr>
    </w:p>
    <w:p w14:paraId="7092DFA4" w14:textId="77777777" w:rsidR="003444DD" w:rsidRPr="00AF761E" w:rsidRDefault="003444DD" w:rsidP="003444DD">
      <w:pPr>
        <w:rPr>
          <w:rFonts w:ascii="Arial" w:hAnsi="Arial" w:cs="Arial"/>
          <w:sz w:val="16"/>
          <w:szCs w:val="16"/>
          <w:lang w:val="en-CA"/>
        </w:rPr>
      </w:pPr>
      <w:r w:rsidRPr="00AF761E">
        <w:rPr>
          <w:rFonts w:ascii="Arial" w:hAnsi="Arial" w:cs="Arial"/>
          <w:sz w:val="16"/>
          <w:szCs w:val="16"/>
        </w:rPr>
        <w:t>Acronyms:</w:t>
      </w:r>
      <w:r w:rsidRPr="00AF761E">
        <w:rPr>
          <w:rFonts w:ascii="Arial" w:hAnsi="Arial" w:cs="Arial"/>
          <w:b/>
          <w:bCs/>
          <w:sz w:val="16"/>
          <w:szCs w:val="16"/>
        </w:rPr>
        <w:t xml:space="preserve"> </w:t>
      </w:r>
      <w:r w:rsidRPr="00AF761E">
        <w:rPr>
          <w:rFonts w:ascii="Arial" w:hAnsi="Arial" w:cs="Arial"/>
          <w:sz w:val="16"/>
          <w:szCs w:val="16"/>
        </w:rPr>
        <w:t>95%</w:t>
      </w:r>
      <w:r>
        <w:rPr>
          <w:rFonts w:ascii="Arial" w:hAnsi="Arial" w:cs="Arial"/>
          <w:sz w:val="16"/>
          <w:szCs w:val="16"/>
        </w:rPr>
        <w:t xml:space="preserve"> </w:t>
      </w:r>
      <w:r w:rsidRPr="00AF761E">
        <w:rPr>
          <w:rFonts w:ascii="Arial" w:hAnsi="Arial" w:cs="Arial"/>
          <w:sz w:val="16"/>
          <w:szCs w:val="16"/>
        </w:rPr>
        <w:t xml:space="preserve">CI, 95% confidence interval; ICD-10-CM, International Classification of Diseases, Tenth Revision, Clinical Modification; </w:t>
      </w:r>
      <w:r w:rsidRPr="00AF761E">
        <w:rPr>
          <w:rFonts w:ascii="Arial" w:hAnsi="Arial" w:cs="Arial"/>
          <w:color w:val="000000"/>
          <w:sz w:val="16"/>
          <w:szCs w:val="16"/>
        </w:rPr>
        <w:t>μL, microliter</w:t>
      </w:r>
      <w:r>
        <w:rPr>
          <w:rFonts w:ascii="Arial" w:hAnsi="Arial" w:cs="Arial"/>
          <w:color w:val="000000"/>
          <w:sz w:val="16"/>
          <w:szCs w:val="16"/>
        </w:rPr>
        <w:t>.</w:t>
      </w:r>
    </w:p>
    <w:p w14:paraId="4D9A955B" w14:textId="77777777" w:rsidR="003444DD" w:rsidRPr="00AF761E" w:rsidRDefault="003444DD" w:rsidP="003444DD">
      <w:pPr>
        <w:rPr>
          <w:rFonts w:ascii="Arial" w:hAnsi="Arial" w:cs="Arial"/>
          <w:sz w:val="16"/>
          <w:szCs w:val="16"/>
        </w:rPr>
      </w:pPr>
      <w:r w:rsidRPr="00AF761E">
        <w:rPr>
          <w:rFonts w:ascii="Arial" w:hAnsi="Arial" w:cs="Arial"/>
          <w:sz w:val="20"/>
          <w:szCs w:val="20"/>
          <w:vertAlign w:val="superscript"/>
        </w:rPr>
        <w:lastRenderedPageBreak/>
        <w:t xml:space="preserve">a </w:t>
      </w:r>
      <w:r w:rsidRPr="00AF761E">
        <w:rPr>
          <w:rFonts w:ascii="Arial" w:hAnsi="Arial" w:cs="Arial"/>
          <w:sz w:val="16"/>
          <w:szCs w:val="16"/>
        </w:rPr>
        <w:t>Codes: I81, portal vein thrombosis; I82,890, acute embolism and thrombosis of other specified veins; I82.0</w:t>
      </w:r>
      <w:r>
        <w:rPr>
          <w:rFonts w:ascii="Arial" w:hAnsi="Arial" w:cs="Arial"/>
          <w:sz w:val="16"/>
          <w:szCs w:val="16"/>
        </w:rPr>
        <w:t>,</w:t>
      </w:r>
      <w:r w:rsidRPr="00AF761E">
        <w:rPr>
          <w:rFonts w:ascii="Arial" w:hAnsi="Arial" w:cs="Arial"/>
          <w:sz w:val="16"/>
          <w:szCs w:val="16"/>
        </w:rPr>
        <w:t xml:space="preserve"> Budd-Chiari syndrome; I82.3, embolism and thrombosis of renal vein; G08, intracranial and intraspinal phlebitis and thrombophlebitis; I67.6, nonpyogenic thrombosis of intracranial venous system</w:t>
      </w:r>
      <w:r>
        <w:rPr>
          <w:rFonts w:ascii="Arial" w:hAnsi="Arial" w:cs="Arial"/>
          <w:sz w:val="16"/>
          <w:szCs w:val="16"/>
        </w:rPr>
        <w:t>.</w:t>
      </w:r>
    </w:p>
    <w:p w14:paraId="3E60AAC9" w14:textId="77777777" w:rsidR="003444DD" w:rsidRPr="00AF761E" w:rsidRDefault="003444DD" w:rsidP="003444DD">
      <w:pPr>
        <w:rPr>
          <w:rFonts w:ascii="Arial" w:hAnsi="Arial" w:cs="Arial"/>
          <w:sz w:val="16"/>
          <w:szCs w:val="16"/>
        </w:rPr>
      </w:pPr>
      <w:r w:rsidRPr="00AF761E">
        <w:rPr>
          <w:rFonts w:ascii="Arial" w:hAnsi="Arial" w:cs="Arial"/>
          <w:sz w:val="20"/>
          <w:szCs w:val="20"/>
          <w:vertAlign w:val="superscript"/>
        </w:rPr>
        <w:t>b</w:t>
      </w:r>
      <w:r w:rsidRPr="00AF761E">
        <w:rPr>
          <w:rFonts w:ascii="Arial" w:hAnsi="Arial" w:cs="Arial"/>
          <w:sz w:val="16"/>
          <w:szCs w:val="16"/>
        </w:rPr>
        <w:t xml:space="preserve"> </w:t>
      </w:r>
      <w:r>
        <w:rPr>
          <w:rFonts w:ascii="Arial" w:hAnsi="Arial" w:cs="Arial"/>
          <w:sz w:val="16"/>
          <w:szCs w:val="16"/>
        </w:rPr>
        <w:t>Thrombosis diagnoses</w:t>
      </w:r>
      <w:r w:rsidRPr="00AF761E">
        <w:rPr>
          <w:rFonts w:ascii="Arial" w:hAnsi="Arial" w:cs="Arial"/>
          <w:sz w:val="16"/>
          <w:szCs w:val="16"/>
        </w:rPr>
        <w:t xml:space="preserve"> were confirmed by </w:t>
      </w:r>
      <w:r>
        <w:rPr>
          <w:rFonts w:ascii="Arial" w:hAnsi="Arial" w:cs="Arial"/>
          <w:sz w:val="16"/>
          <w:szCs w:val="16"/>
        </w:rPr>
        <w:t xml:space="preserve">pathology or </w:t>
      </w:r>
      <w:r w:rsidRPr="00AF761E">
        <w:rPr>
          <w:rFonts w:ascii="Arial" w:hAnsi="Arial" w:cs="Arial"/>
          <w:sz w:val="16"/>
          <w:szCs w:val="16"/>
        </w:rPr>
        <w:t>imaging</w:t>
      </w:r>
      <w:r>
        <w:rPr>
          <w:rFonts w:ascii="Arial" w:hAnsi="Arial" w:cs="Arial"/>
          <w:sz w:val="16"/>
          <w:szCs w:val="16"/>
        </w:rPr>
        <w:t xml:space="preserve"> report</w:t>
      </w:r>
      <w:r w:rsidRPr="00AF761E">
        <w:rPr>
          <w:rFonts w:ascii="Arial" w:hAnsi="Arial" w:cs="Arial"/>
          <w:sz w:val="16"/>
          <w:szCs w:val="16"/>
        </w:rPr>
        <w:t>. Qualifying imaging reports within +/-14 days of the incident thrombosis diagnosis are ultrasound–Doppler, computed tomography (CT scan), magnetic resonance imaging (MRI) including magnetic resonance venography (MRV), perfusion V/Q scan, conventional angiography, or digital subtraction angiography. Imaging reports contain radiologist’s interpretation of imaging, as well as all clinical notes pertaining to the diagnosis.</w:t>
      </w:r>
    </w:p>
    <w:p w14:paraId="1D84BBFC" w14:textId="77777777" w:rsidR="003444DD" w:rsidRPr="00AF761E" w:rsidRDefault="003444DD" w:rsidP="003444DD">
      <w:pPr>
        <w:rPr>
          <w:rFonts w:ascii="Arial" w:hAnsi="Arial" w:cs="Arial"/>
          <w:sz w:val="16"/>
          <w:szCs w:val="16"/>
        </w:rPr>
      </w:pPr>
      <w:r w:rsidRPr="00AF761E">
        <w:rPr>
          <w:rFonts w:ascii="Arial" w:hAnsi="Arial" w:cs="Arial"/>
          <w:sz w:val="20"/>
          <w:szCs w:val="20"/>
          <w:vertAlign w:val="superscript"/>
        </w:rPr>
        <w:t>c</w:t>
      </w:r>
      <w:r w:rsidRPr="00AF761E">
        <w:rPr>
          <w:rFonts w:ascii="Arial" w:hAnsi="Arial" w:cs="Arial"/>
          <w:sz w:val="16"/>
          <w:szCs w:val="16"/>
        </w:rPr>
        <w:t xml:space="preserve"> Among patients with a qualifying imaging report, these patients had a confirmatory rule-out of any venous thrombosis.</w:t>
      </w:r>
    </w:p>
    <w:p w14:paraId="082C79A8" w14:textId="77777777" w:rsidR="003444DD" w:rsidRPr="00AF761E" w:rsidRDefault="003444DD" w:rsidP="003444DD">
      <w:pPr>
        <w:rPr>
          <w:rFonts w:ascii="Arial" w:hAnsi="Arial" w:cs="Arial"/>
          <w:sz w:val="16"/>
          <w:szCs w:val="16"/>
        </w:rPr>
      </w:pPr>
      <w:r w:rsidRPr="00AF761E">
        <w:rPr>
          <w:rFonts w:ascii="Arial" w:hAnsi="Arial" w:cs="Arial"/>
          <w:sz w:val="20"/>
          <w:szCs w:val="20"/>
          <w:vertAlign w:val="superscript"/>
        </w:rPr>
        <w:t>d</w:t>
      </w:r>
      <w:r w:rsidRPr="00AF761E">
        <w:rPr>
          <w:rFonts w:ascii="Arial" w:hAnsi="Arial" w:cs="Arial"/>
          <w:sz w:val="16"/>
          <w:szCs w:val="16"/>
        </w:rPr>
        <w:t xml:space="preserve"> Among patients with a qualifying imaging report, these patients had a confirmatory diagnosis of other non-intraabdominal, non-intracranial venous thrombosis.</w:t>
      </w:r>
    </w:p>
    <w:p w14:paraId="2D43E3F8" w14:textId="77777777" w:rsidR="003444DD" w:rsidRPr="00AF761E" w:rsidRDefault="003444DD" w:rsidP="003444DD">
      <w:pPr>
        <w:rPr>
          <w:rFonts w:ascii="Arial" w:hAnsi="Arial" w:cs="Arial"/>
          <w:sz w:val="16"/>
          <w:szCs w:val="16"/>
        </w:rPr>
      </w:pPr>
      <w:r w:rsidRPr="00AF761E">
        <w:rPr>
          <w:rFonts w:ascii="Arial" w:hAnsi="Arial" w:cs="Arial"/>
          <w:sz w:val="20"/>
          <w:szCs w:val="20"/>
          <w:vertAlign w:val="superscript"/>
        </w:rPr>
        <w:t>e</w:t>
      </w:r>
      <w:r w:rsidRPr="00AF761E">
        <w:rPr>
          <w:rFonts w:ascii="Arial" w:hAnsi="Arial" w:cs="Arial"/>
          <w:sz w:val="16"/>
          <w:szCs w:val="16"/>
        </w:rPr>
        <w:t xml:space="preserve"> Thrombocytopenia diagnoses were confirmed by a platelet count &lt;150,000/μL. This requires at least one interpretable platelet count laboratory test result within +/-14 days of the incident thrombocytopenia diagnosis.</w:t>
      </w:r>
    </w:p>
    <w:p w14:paraId="208D74F1" w14:textId="77777777" w:rsidR="003444DD" w:rsidRPr="00AF761E" w:rsidRDefault="003444DD" w:rsidP="003444DD">
      <w:pPr>
        <w:rPr>
          <w:rFonts w:ascii="Arial" w:hAnsi="Arial" w:cs="Arial"/>
          <w:b/>
          <w:bCs/>
          <w:sz w:val="20"/>
          <w:szCs w:val="20"/>
          <w:lang w:val="en-CA"/>
        </w:rPr>
      </w:pPr>
    </w:p>
    <w:p w14:paraId="6DCBFED7" w14:textId="77777777" w:rsidR="003444DD" w:rsidRPr="00450DD3" w:rsidRDefault="003444DD" w:rsidP="003444DD">
      <w:pPr>
        <w:rPr>
          <w:rFonts w:ascii="Arial" w:eastAsiaTheme="minorHAnsi" w:hAnsi="Arial" w:cs="Arial"/>
          <w:sz w:val="20"/>
          <w:szCs w:val="20"/>
        </w:rPr>
      </w:pPr>
    </w:p>
    <w:p w14:paraId="1C3E8761" w14:textId="77777777" w:rsidR="003444DD" w:rsidRDefault="003444DD">
      <w:pPr>
        <w:sectPr w:rsidR="003444DD" w:rsidSect="007B5CE2">
          <w:footnotePr>
            <w:numFmt w:val="lowerRoman"/>
          </w:footnotePr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br w:type="page"/>
      </w:r>
    </w:p>
    <w:p w14:paraId="27E41F61" w14:textId="43548351" w:rsidR="003444DD" w:rsidRPr="00D23C26" w:rsidRDefault="003444DD">
      <w:pPr>
        <w:rPr>
          <w:rFonts w:ascii="Arial" w:hAnsi="Arial" w:cs="Arial"/>
          <w:b/>
          <w:bCs/>
          <w:sz w:val="32"/>
          <w:szCs w:val="32"/>
        </w:rPr>
      </w:pPr>
      <w:r w:rsidRPr="00D23C26">
        <w:rPr>
          <w:rFonts w:ascii="Arial" w:hAnsi="Arial" w:cs="Arial"/>
          <w:b/>
          <w:bCs/>
          <w:sz w:val="32"/>
          <w:szCs w:val="32"/>
        </w:rPr>
        <w:lastRenderedPageBreak/>
        <w:t>References</w:t>
      </w:r>
    </w:p>
    <w:p w14:paraId="4634CCB7" w14:textId="77777777" w:rsidR="003444DD" w:rsidRPr="00D23C26" w:rsidRDefault="003444DD">
      <w:pPr>
        <w:rPr>
          <w:rFonts w:ascii="Arial" w:hAnsi="Arial" w:cs="Arial"/>
          <w:sz w:val="20"/>
          <w:szCs w:val="20"/>
        </w:rPr>
      </w:pPr>
    </w:p>
    <w:p w14:paraId="7C1C48E6" w14:textId="77777777" w:rsidR="003444DD" w:rsidRPr="00D23C26" w:rsidRDefault="003444DD" w:rsidP="003444DD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D23C26">
        <w:rPr>
          <w:rFonts w:ascii="Arial" w:hAnsi="Arial" w:cs="Arial"/>
          <w:sz w:val="20"/>
          <w:szCs w:val="20"/>
        </w:rPr>
        <w:fldChar w:fldCharType="begin"/>
      </w:r>
      <w:r w:rsidRPr="00D23C26">
        <w:rPr>
          <w:rFonts w:ascii="Arial" w:hAnsi="Arial" w:cs="Arial"/>
          <w:sz w:val="20"/>
          <w:szCs w:val="20"/>
        </w:rPr>
        <w:instrText xml:space="preserve"> ADDIN EN.REFLIST </w:instrText>
      </w:r>
      <w:r w:rsidRPr="00D23C26">
        <w:rPr>
          <w:rFonts w:ascii="Arial" w:hAnsi="Arial" w:cs="Arial"/>
          <w:sz w:val="20"/>
          <w:szCs w:val="20"/>
        </w:rPr>
        <w:fldChar w:fldCharType="separate"/>
      </w:r>
      <w:r w:rsidRPr="00D23C26">
        <w:rPr>
          <w:rFonts w:ascii="Arial" w:hAnsi="Arial" w:cs="Arial"/>
          <w:noProof/>
          <w:sz w:val="20"/>
          <w:szCs w:val="20"/>
        </w:rPr>
        <w:t>1.</w:t>
      </w:r>
      <w:r w:rsidRPr="00D23C26">
        <w:rPr>
          <w:rFonts w:ascii="Arial" w:hAnsi="Arial" w:cs="Arial"/>
          <w:noProof/>
          <w:sz w:val="20"/>
          <w:szCs w:val="20"/>
        </w:rPr>
        <w:tab/>
        <w:t xml:space="preserve">Handley JD, Emsley HC. Validation of ICD-10 codes shows intracranial venous thrombosis incidence to be higher than previously reported. </w:t>
      </w:r>
      <w:r w:rsidRPr="00D23C26">
        <w:rPr>
          <w:rFonts w:ascii="Arial" w:hAnsi="Arial" w:cs="Arial"/>
          <w:i/>
          <w:noProof/>
          <w:sz w:val="20"/>
          <w:szCs w:val="20"/>
        </w:rPr>
        <w:t>Health Inf Manag</w:t>
      </w:r>
      <w:r w:rsidRPr="00D23C26">
        <w:rPr>
          <w:rFonts w:ascii="Arial" w:hAnsi="Arial" w:cs="Arial"/>
          <w:noProof/>
          <w:sz w:val="20"/>
          <w:szCs w:val="20"/>
        </w:rPr>
        <w:t>. Jan 2020;49(1):58-61. doi:10.1177/1833358318819105</w:t>
      </w:r>
    </w:p>
    <w:p w14:paraId="6D77116F" w14:textId="77777777" w:rsidR="003444DD" w:rsidRPr="00D23C26" w:rsidRDefault="003444DD" w:rsidP="003444DD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D23C26">
        <w:rPr>
          <w:rFonts w:ascii="Arial" w:hAnsi="Arial" w:cs="Arial"/>
          <w:noProof/>
          <w:sz w:val="20"/>
          <w:szCs w:val="20"/>
        </w:rPr>
        <w:t>2.</w:t>
      </w:r>
      <w:r w:rsidRPr="00D23C26">
        <w:rPr>
          <w:rFonts w:ascii="Arial" w:hAnsi="Arial" w:cs="Arial"/>
          <w:noProof/>
          <w:sz w:val="20"/>
          <w:szCs w:val="20"/>
        </w:rPr>
        <w:tab/>
        <w:t xml:space="preserve">Liberman AL, Kamel H, Mullen MT, Messé SR. International Classification of Diseases, Ninth Revision (ICD-9) Diagnosis Codes Can Identify Cerebral Venous Thrombosis in Hospitalized Adults. </w:t>
      </w:r>
      <w:r w:rsidRPr="00D23C26">
        <w:rPr>
          <w:rFonts w:ascii="Arial" w:hAnsi="Arial" w:cs="Arial"/>
          <w:i/>
          <w:noProof/>
          <w:sz w:val="20"/>
          <w:szCs w:val="20"/>
        </w:rPr>
        <w:t>Neurohospitalist</w:t>
      </w:r>
      <w:r w:rsidRPr="00D23C26">
        <w:rPr>
          <w:rFonts w:ascii="Arial" w:hAnsi="Arial" w:cs="Arial"/>
          <w:noProof/>
          <w:sz w:val="20"/>
          <w:szCs w:val="20"/>
        </w:rPr>
        <w:t>. Oct 2016;6(4):147-150. doi:10.1177/1941874416648198</w:t>
      </w:r>
    </w:p>
    <w:p w14:paraId="2A77DC94" w14:textId="77777777" w:rsidR="003444DD" w:rsidRPr="00D23C26" w:rsidRDefault="003444DD" w:rsidP="003444DD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D23C26">
        <w:rPr>
          <w:rFonts w:ascii="Arial" w:hAnsi="Arial" w:cs="Arial"/>
          <w:noProof/>
          <w:sz w:val="20"/>
          <w:szCs w:val="20"/>
        </w:rPr>
        <w:t>3.</w:t>
      </w:r>
      <w:r w:rsidRPr="00D23C26">
        <w:rPr>
          <w:rFonts w:ascii="Arial" w:hAnsi="Arial" w:cs="Arial"/>
          <w:noProof/>
          <w:sz w:val="20"/>
          <w:szCs w:val="20"/>
        </w:rPr>
        <w:tab/>
        <w:t xml:space="preserve">McKeigue PM, Burgul R, Bishop J, et al. Association of cerebral venous thrombosis with recent COVID-19 vaccination: case-crossover study using ascertainment through neuroimaging in Scotland. </w:t>
      </w:r>
      <w:r w:rsidRPr="00D23C26">
        <w:rPr>
          <w:rFonts w:ascii="Arial" w:hAnsi="Arial" w:cs="Arial"/>
          <w:i/>
          <w:noProof/>
          <w:sz w:val="20"/>
          <w:szCs w:val="20"/>
        </w:rPr>
        <w:t>BMC Infectious Diseases</w:t>
      </w:r>
      <w:r w:rsidRPr="00D23C26">
        <w:rPr>
          <w:rFonts w:ascii="Arial" w:hAnsi="Arial" w:cs="Arial"/>
          <w:noProof/>
          <w:sz w:val="20"/>
          <w:szCs w:val="20"/>
        </w:rPr>
        <w:t>. 2021/12/20 2021;21(1):1275. doi:10.1186/s12879-021-06960-5</w:t>
      </w:r>
    </w:p>
    <w:p w14:paraId="1CE516C1" w14:textId="77777777" w:rsidR="003444DD" w:rsidRPr="00D23C26" w:rsidRDefault="003444DD" w:rsidP="003444DD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D23C26">
        <w:rPr>
          <w:rFonts w:ascii="Arial" w:hAnsi="Arial" w:cs="Arial"/>
          <w:noProof/>
          <w:sz w:val="20"/>
          <w:szCs w:val="20"/>
        </w:rPr>
        <w:t>4.</w:t>
      </w:r>
      <w:r w:rsidRPr="00D23C26">
        <w:rPr>
          <w:rFonts w:ascii="Arial" w:hAnsi="Arial" w:cs="Arial"/>
          <w:noProof/>
          <w:sz w:val="20"/>
          <w:szCs w:val="20"/>
        </w:rPr>
        <w:tab/>
        <w:t xml:space="preserve">Pottegård A, Lund LC, Karlstad Ø, et al. Arterial events, venous thromboembolism, thrombocytopenia, and bleeding after vaccination with Oxford-AstraZeneca ChAdOx1-S in Denmark and Norway: population based cohort study. </w:t>
      </w:r>
      <w:r w:rsidRPr="00D23C26">
        <w:rPr>
          <w:rFonts w:ascii="Arial" w:hAnsi="Arial" w:cs="Arial"/>
          <w:i/>
          <w:noProof/>
          <w:sz w:val="20"/>
          <w:szCs w:val="20"/>
        </w:rPr>
        <w:t>BMJ</w:t>
      </w:r>
      <w:r w:rsidRPr="00D23C26">
        <w:rPr>
          <w:rFonts w:ascii="Arial" w:hAnsi="Arial" w:cs="Arial"/>
          <w:noProof/>
          <w:sz w:val="20"/>
          <w:szCs w:val="20"/>
        </w:rPr>
        <w:t>. 2021;373:n1114. doi:10.1136/bmj.n1114</w:t>
      </w:r>
    </w:p>
    <w:p w14:paraId="02EE2D54" w14:textId="7E78E107" w:rsidR="003444DD" w:rsidRPr="00D23C26" w:rsidRDefault="003444DD" w:rsidP="003444DD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D23C26">
        <w:rPr>
          <w:rFonts w:ascii="Arial" w:hAnsi="Arial" w:cs="Arial"/>
          <w:noProof/>
          <w:sz w:val="20"/>
          <w:szCs w:val="20"/>
        </w:rPr>
        <w:t>5.</w:t>
      </w:r>
      <w:r w:rsidRPr="00D23C26">
        <w:rPr>
          <w:rFonts w:ascii="Arial" w:hAnsi="Arial" w:cs="Arial"/>
          <w:noProof/>
          <w:sz w:val="20"/>
          <w:szCs w:val="20"/>
        </w:rPr>
        <w:tab/>
        <w:t xml:space="preserve">Prieto-Alhambra D, Burn E. </w:t>
      </w:r>
      <w:r w:rsidRPr="00D23C26">
        <w:rPr>
          <w:rFonts w:ascii="Arial" w:hAnsi="Arial" w:cs="Arial"/>
          <w:i/>
          <w:noProof/>
          <w:sz w:val="20"/>
          <w:szCs w:val="20"/>
        </w:rPr>
        <w:t>Natural history of coagulopathy and use of anti-thrombotic agents in COVID-19 patients and persons vaccinated against SARS-CoV-2</w:t>
      </w:r>
      <w:r w:rsidRPr="00D23C26">
        <w:rPr>
          <w:rFonts w:ascii="Arial" w:hAnsi="Arial" w:cs="Arial"/>
          <w:noProof/>
          <w:sz w:val="20"/>
          <w:szCs w:val="20"/>
        </w:rPr>
        <w:t xml:space="preserve">. Vol. 1.0. 2021. April 29, 2021. </w:t>
      </w:r>
      <w:hyperlink r:id="rId17" w:history="1">
        <w:r w:rsidRPr="00D23C26">
          <w:rPr>
            <w:rStyle w:val="Hyperlink"/>
            <w:rFonts w:ascii="Arial" w:hAnsi="Arial" w:cs="Arial"/>
            <w:noProof/>
            <w:sz w:val="20"/>
            <w:szCs w:val="20"/>
          </w:rPr>
          <w:t>http://www.encepp.eu/documents/BACKGROUNDRATESOFEVENTSOFINTEREST.pdf</w:t>
        </w:r>
      </w:hyperlink>
    </w:p>
    <w:p w14:paraId="273B12CE" w14:textId="61FB5B65" w:rsidR="000657D2" w:rsidRPr="00D23C26" w:rsidRDefault="003444DD">
      <w:pPr>
        <w:rPr>
          <w:rFonts w:ascii="Arial" w:hAnsi="Arial" w:cs="Arial"/>
          <w:sz w:val="20"/>
          <w:szCs w:val="20"/>
        </w:rPr>
      </w:pPr>
      <w:r w:rsidRPr="00D23C26">
        <w:rPr>
          <w:rFonts w:ascii="Arial" w:hAnsi="Arial" w:cs="Arial"/>
          <w:sz w:val="20"/>
          <w:szCs w:val="20"/>
        </w:rPr>
        <w:fldChar w:fldCharType="end"/>
      </w:r>
    </w:p>
    <w:sectPr w:rsidR="000657D2" w:rsidRPr="00D23C26" w:rsidSect="003444DD">
      <w:footnotePr>
        <w:numFmt w:val="lowerRoman"/>
      </w:footnotePr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4B7EE2" w14:textId="77777777" w:rsidR="00B8538F" w:rsidRDefault="00B8538F" w:rsidP="003444DD">
      <w:r>
        <w:separator/>
      </w:r>
    </w:p>
  </w:endnote>
  <w:endnote w:type="continuationSeparator" w:id="0">
    <w:p w14:paraId="0D6B6F0B" w14:textId="77777777" w:rsidR="00B8538F" w:rsidRDefault="00B8538F" w:rsidP="003444D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1037FC" w14:textId="77777777" w:rsidR="006B152B" w:rsidRDefault="006B152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06FBF2" w14:textId="5BA53A79" w:rsidR="00674F3B" w:rsidRDefault="00674F3B">
    <w:pPr>
      <w:pStyle w:val="Foot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0" allowOverlap="1" wp14:anchorId="6CC11B48" wp14:editId="460312BB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7772400" cy="454025"/>
              <wp:effectExtent l="0" t="0" r="0" b="3175"/>
              <wp:wrapNone/>
              <wp:docPr id="1" name="MSIPCM37e74bd4b20ab7d14ae4986b" descr="{&quot;HashCode&quot;:-1348403003,&quot;Height&quot;:9999999.0,&quot;Width&quot;:9999999.0,&quot;Placement&quot;:&quot;Footer&quot;,&quot;Index&quot;:&quot;Primary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772400" cy="45402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5BA1E872" w14:textId="24B14379" w:rsidR="00674F3B" w:rsidRPr="006B152B" w:rsidRDefault="006B152B" w:rsidP="006B152B">
                          <w:pPr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6B152B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CC11B48" id="_x0000_t202" coordsize="21600,21600" o:spt="202" path="m,l,21600r21600,l21600,xe">
              <v:stroke joinstyle="miter"/>
              <v:path gradientshapeok="t" o:connecttype="rect"/>
            </v:shapetype>
            <v:shape id="MSIPCM37e74bd4b20ab7d14ae4986b" o:spid="_x0000_s1026" type="#_x0000_t202" alt="{&quot;HashCode&quot;:-1348403003,&quot;Height&quot;:9999999.0,&quot;Width&quot;:9999999.0,&quot;Placement&quot;:&quot;Footer&quot;,&quot;Index&quot;:&quot;Primary&quot;,&quot;Section&quot;:1,&quot;Top&quot;:0.0,&quot;Left&quot;:0.0}" style="position:absolute;margin-left:0;margin-top:0;width:612pt;height:35.75pt;z-index:251659264;visibility:visible;mso-wrap-style:square;mso-wrap-distance-left:9pt;mso-wrap-distance-top:0;mso-wrap-distance-right:9pt;mso-wrap-distance-bottom:0;mso-position-horizontal:left;mso-position-horizontal-relative:page;mso-position-vertical:bottom;mso-position-vertical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" o:allowincell="f" filled="f" stroked="f" strokeweight=".5pt">
              <v:textbox inset="20pt,0,,0">
                <w:txbxContent>
                  <w:p w14:paraId="5BA1E872" w14:textId="24B14379" w:rsidR="00674F3B" w:rsidRPr="006B152B" w:rsidRDefault="006B152B" w:rsidP="006B152B">
                    <w:pPr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6B152B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A40479" w14:textId="77777777" w:rsidR="006B152B" w:rsidRDefault="006B152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C17ED2" w14:textId="77777777" w:rsidR="00B8538F" w:rsidRDefault="00B8538F" w:rsidP="003444DD">
      <w:r>
        <w:separator/>
      </w:r>
    </w:p>
  </w:footnote>
  <w:footnote w:type="continuationSeparator" w:id="0">
    <w:p w14:paraId="76153B74" w14:textId="77777777" w:rsidR="00B8538F" w:rsidRDefault="00B8538F" w:rsidP="003444D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40E912" w14:textId="77777777" w:rsidR="006B152B" w:rsidRDefault="006B152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D65255" w14:textId="77777777" w:rsidR="006B152B" w:rsidRDefault="006B152B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672E92" w14:textId="77777777" w:rsidR="006B152B" w:rsidRDefault="006B152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DEE040B"/>
    <w:multiLevelType w:val="hybridMultilevel"/>
    <w:tmpl w:val="F806BED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161744597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defaultTabStop w:val="720"/>
  <w:characterSpacingControl w:val="doNotCompress"/>
  <w:hdrShapeDefaults>
    <o:shapedefaults v:ext="edit" spidmax="2050"/>
  </w:hdrShapeDefaults>
  <w:footnotePr>
    <w:numFmt w:val="lowerRoman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z5pd20sv5vrlea5ryvwr5ap0w0rrs0pw9r&quot;&gt;FDA BEST&lt;record-ids&gt;&lt;item&gt;2&lt;/item&gt;&lt;item&gt;10&lt;/item&gt;&lt;item&gt;11&lt;/item&gt;&lt;item&gt;14&lt;/item&gt;&lt;item&gt;15&lt;/item&gt;&lt;/record-ids&gt;&lt;/item&gt;&lt;/Libraries&gt;"/>
  </w:docVars>
  <w:rsids>
    <w:rsidRoot w:val="003444DD"/>
    <w:rsid w:val="000657D2"/>
    <w:rsid w:val="00065C36"/>
    <w:rsid w:val="00102B2E"/>
    <w:rsid w:val="0012127B"/>
    <w:rsid w:val="00170A64"/>
    <w:rsid w:val="00172A58"/>
    <w:rsid w:val="0018660B"/>
    <w:rsid w:val="001977E4"/>
    <w:rsid w:val="001E5524"/>
    <w:rsid w:val="00294849"/>
    <w:rsid w:val="002B05A2"/>
    <w:rsid w:val="003051C0"/>
    <w:rsid w:val="00322ECF"/>
    <w:rsid w:val="003444DD"/>
    <w:rsid w:val="00471447"/>
    <w:rsid w:val="00481BC4"/>
    <w:rsid w:val="004A3CE7"/>
    <w:rsid w:val="004B1269"/>
    <w:rsid w:val="005027C5"/>
    <w:rsid w:val="0052401F"/>
    <w:rsid w:val="00616A94"/>
    <w:rsid w:val="00674F3B"/>
    <w:rsid w:val="006B152B"/>
    <w:rsid w:val="006F7921"/>
    <w:rsid w:val="007844BF"/>
    <w:rsid w:val="007B5CE2"/>
    <w:rsid w:val="00817D7E"/>
    <w:rsid w:val="008434B4"/>
    <w:rsid w:val="00852BE6"/>
    <w:rsid w:val="00882077"/>
    <w:rsid w:val="008D2F56"/>
    <w:rsid w:val="0094594B"/>
    <w:rsid w:val="009460E5"/>
    <w:rsid w:val="00992CE3"/>
    <w:rsid w:val="00A26929"/>
    <w:rsid w:val="00A46C44"/>
    <w:rsid w:val="00A57B75"/>
    <w:rsid w:val="00AA7BC5"/>
    <w:rsid w:val="00AE2891"/>
    <w:rsid w:val="00B53DD9"/>
    <w:rsid w:val="00B8538F"/>
    <w:rsid w:val="00B90453"/>
    <w:rsid w:val="00BA6227"/>
    <w:rsid w:val="00C9400C"/>
    <w:rsid w:val="00D1159F"/>
    <w:rsid w:val="00D23C26"/>
    <w:rsid w:val="00D822C4"/>
    <w:rsid w:val="00D94610"/>
    <w:rsid w:val="00DC1038"/>
    <w:rsid w:val="00E14ACA"/>
    <w:rsid w:val="00E50C7B"/>
    <w:rsid w:val="00F42A81"/>
    <w:rsid w:val="00F63461"/>
    <w:rsid w:val="00F751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EFB18E8"/>
  <w15:docId w15:val="{9415AED7-AB3A-5445-8292-5814D639AA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444DD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3444DD"/>
    <w:pPr>
      <w:ind w:left="720"/>
      <w:contextualSpacing/>
    </w:pPr>
    <w:rPr>
      <w:rFonts w:asciiTheme="minorHAnsi" w:eastAsiaTheme="minorHAnsi" w:hAnsiTheme="minorHAnsi" w:cstheme="minorBidi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444DD"/>
    <w:rPr>
      <w:lang w:val="en-US"/>
    </w:rPr>
  </w:style>
  <w:style w:type="character" w:styleId="FootnoteReference">
    <w:name w:val="footnote reference"/>
    <w:basedOn w:val="DefaultParagraphFont"/>
    <w:uiPriority w:val="99"/>
    <w:unhideWhenUsed/>
    <w:rsid w:val="003444DD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3444DD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3444DD"/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444DD"/>
  </w:style>
  <w:style w:type="character" w:customStyle="1" w:styleId="EndNoteBibliographyChar">
    <w:name w:val="EndNote Bibliography Char"/>
    <w:basedOn w:val="DefaultParagraphFont"/>
    <w:link w:val="EndNoteBibliography"/>
    <w:rsid w:val="003444DD"/>
    <w:rPr>
      <w:rFonts w:ascii="Times New Roman" w:eastAsia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3444D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444DD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unhideWhenUsed/>
    <w:rsid w:val="00D822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822C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822C4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822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822C4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992CE3"/>
    <w:rPr>
      <w:rFonts w:ascii="Times New Roman" w:eastAsia="Times New Roman" w:hAnsi="Times New Roman" w:cs="Times New Roman"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170A64"/>
    <w:rPr>
      <w:rFonts w:asciiTheme="minorHAnsi" w:eastAsiaTheme="minorHAnsi" w:hAnsiTheme="minorHAnsi" w:cstheme="minorBid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70A64"/>
    <w:rPr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74F3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74F3B"/>
    <w:rPr>
      <w:rFonts w:ascii="Times New Roman" w:eastAsia="Times New Roman" w:hAnsi="Times New Roman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674F3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74F3B"/>
    <w:rPr>
      <w:rFonts w:ascii="Times New Roman" w:eastAsia="Times New Roman" w:hAnsi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6774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90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hyperlink" Target="http://www.encepp.eu/documents/BACKGROUNDRATESOFEVENTSOFINTEREST.pdf" TargetMode="External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EB8B9E687616D48AEA7AB1C35E267D3" ma:contentTypeVersion="13" ma:contentTypeDescription="Create a new document." ma:contentTypeScope="" ma:versionID="55d48079159c62ed231c62fb246b65e3">
  <xsd:schema xmlns:xsd="http://www.w3.org/2001/XMLSchema" xmlns:xs="http://www.w3.org/2001/XMLSchema" xmlns:p="http://schemas.microsoft.com/office/2006/metadata/properties" xmlns:ns2="317d3692-19ad-414c-b223-855b1adfa3b4" xmlns:ns3="55806e25-2472-48df-91f5-2c650834f9f6" xmlns:ns4="20867c8d-1cc9-4acd-a073-94634f6a764f" targetNamespace="http://schemas.microsoft.com/office/2006/metadata/properties" ma:root="true" ma:fieldsID="fe283abeb31771c07c5df1742a2d08ef" ns2:_="" ns3:_="" ns4:_="">
    <xsd:import namespace="317d3692-19ad-414c-b223-855b1adfa3b4"/>
    <xsd:import namespace="55806e25-2472-48df-91f5-2c650834f9f6"/>
    <xsd:import namespace="20867c8d-1cc9-4acd-a073-94634f6a764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DateTaken" minOccurs="0"/>
                <xsd:element ref="ns2:lcf76f155ced4ddcb4097134ff3c332f" minOccurs="0"/>
                <xsd:element ref="ns4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17d3692-19ad-414c-b223-855b1adfa3b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lcf76f155ced4ddcb4097134ff3c332f" ma:index="18" nillable="true" ma:taxonomy="true" ma:internalName="lcf76f155ced4ddcb4097134ff3c332f" ma:taxonomyFieldName="MediaServiceImageTags" ma:displayName="Image Tags" ma:readOnly="false" ma:fieldId="{5cf76f15-5ced-4ddc-b409-7134ff3c332f}" ma:taxonomyMulti="true" ma:sspId="79cf906e-e933-44a8-8421-1c91ada6f12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5806e25-2472-48df-91f5-2c650834f9f6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867c8d-1cc9-4acd-a073-94634f6a764f" elementFormDefault="qualified">
    <xsd:import namespace="http://schemas.microsoft.com/office/2006/documentManagement/types"/>
    <xsd:import namespace="http://schemas.microsoft.com/office/infopath/2007/PartnerControls"/>
    <xsd:element name="TaxCatchAll" ma:index="19" nillable="true" ma:displayName="Taxonomy Catch All Column" ma:hidden="true" ma:list="{7ea47739-1692-411c-8ed1-83c7a15ba46c}" ma:internalName="TaxCatchAll" ma:showField="CatchAllData" ma:web="55806e25-2472-48df-91f5-2c650834f9f6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4" ma:displayName="Content Type"/>
        <xsd:element ref="dc:title" minOccurs="0" maxOccurs="1" ma:index="3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20867c8d-1cc9-4acd-a073-94634f6a764f" xsi:nil="true"/>
    <lcf76f155ced4ddcb4097134ff3c332f xmlns="317d3692-19ad-414c-b223-855b1adfa3b4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FE7727AA-10B4-3941-8390-995E0C3D4775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E84FF8B-ED24-48FE-AA14-70FD8422697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16814C1-44B0-4E0E-8298-82A085E67B9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17d3692-19ad-414c-b223-855b1adfa3b4"/>
    <ds:schemaRef ds:uri="55806e25-2472-48df-91f5-2c650834f9f6"/>
    <ds:schemaRef ds:uri="20867c8d-1cc9-4acd-a073-94634f6a764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00B382A9-1E7E-4B86-82CF-328E36C5A75B}">
  <ds:schemaRefs>
    <ds:schemaRef ds:uri="http://schemas.microsoft.com/office/2006/metadata/properties"/>
    <ds:schemaRef ds:uri="http://schemas.microsoft.com/office/infopath/2007/PartnerControls"/>
    <ds:schemaRef ds:uri="20867c8d-1cc9-4acd-a073-94634f6a764f"/>
    <ds:schemaRef ds:uri="317d3692-19ad-414c-b223-855b1adfa3b4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5458</Words>
  <Characters>31111</Characters>
  <Application>Microsoft Office Word</Application>
  <DocSecurity>0</DocSecurity>
  <Lines>259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4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unders-Hastings, Patrick</dc:creator>
  <cp:keywords/>
  <dc:description/>
  <cp:lastModifiedBy>Olliver, Tania</cp:lastModifiedBy>
  <cp:revision>2</cp:revision>
  <dcterms:created xsi:type="dcterms:W3CDTF">2023-06-03T04:25:00Z</dcterms:created>
  <dcterms:modified xsi:type="dcterms:W3CDTF">2023-06-03T04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EB8B9E687616D48AEA7AB1C35E267D3</vt:lpwstr>
  </property>
  <property fmtid="{D5CDD505-2E9C-101B-9397-08002B2CF9AE}" pid="3" name="MediaServiceImageTags">
    <vt:lpwstr/>
  </property>
  <property fmtid="{D5CDD505-2E9C-101B-9397-08002B2CF9AE}" pid="4" name="MSIP_Label_2bbab825-a111-45e4-86a1-18cee0005896_Enabled">
    <vt:lpwstr>true</vt:lpwstr>
  </property>
  <property fmtid="{D5CDD505-2E9C-101B-9397-08002B2CF9AE}" pid="5" name="MSIP_Label_2bbab825-a111-45e4-86a1-18cee0005896_SetDate">
    <vt:lpwstr>2023-06-03T04:25:43Z</vt:lpwstr>
  </property>
  <property fmtid="{D5CDD505-2E9C-101B-9397-08002B2CF9AE}" pid="6" name="MSIP_Label_2bbab825-a111-45e4-86a1-18cee0005896_Method">
    <vt:lpwstr>Standard</vt:lpwstr>
  </property>
  <property fmtid="{D5CDD505-2E9C-101B-9397-08002B2CF9AE}" pid="7" name="MSIP_Label_2bbab825-a111-45e4-86a1-18cee0005896_Name">
    <vt:lpwstr>2bbab825-a111-45e4-86a1-18cee0005896</vt:lpwstr>
  </property>
  <property fmtid="{D5CDD505-2E9C-101B-9397-08002B2CF9AE}" pid="8" name="MSIP_Label_2bbab825-a111-45e4-86a1-18cee0005896_SiteId">
    <vt:lpwstr>2567d566-604c-408a-8a60-55d0dc9d9d6b</vt:lpwstr>
  </property>
  <property fmtid="{D5CDD505-2E9C-101B-9397-08002B2CF9AE}" pid="9" name="MSIP_Label_2bbab825-a111-45e4-86a1-18cee0005896_ActionId">
    <vt:lpwstr>57b2df9d-870c-47ac-89d5-71d2afcfd994</vt:lpwstr>
  </property>
  <property fmtid="{D5CDD505-2E9C-101B-9397-08002B2CF9AE}" pid="10" name="MSIP_Label_2bbab825-a111-45e4-86a1-18cee0005896_ContentBits">
    <vt:lpwstr>2</vt:lpwstr>
  </property>
</Properties>
</file>